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p w14:paraId="0112F486" w14:textId="77777777" w:rsidR="0060356C" w:rsidRDefault="0060356C"/>
        <w:p w14:paraId="4F3B5D3E" w14:textId="77777777" w:rsidR="0060356C" w:rsidRDefault="0060356C"/>
        <w:p w14:paraId="337505F1" w14:textId="77777777" w:rsidR="0060356C" w:rsidRDefault="0060356C"/>
        <w:p w14:paraId="2B71BB81" w14:textId="77777777"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7462B0">
            <w:rPr>
              <w:rFonts w:ascii="Times New Roman" w:hAnsi="Times New Roman" w:cs="Times New Roman"/>
              <w:sz w:val="52"/>
            </w:rPr>
            <w:t xml:space="preserve">selective </w:t>
          </w:r>
          <w:r>
            <w:rPr>
              <w:rFonts w:ascii="Times New Roman" w:hAnsi="Times New Roman" w:cs="Times New Roman"/>
              <w:sz w:val="52"/>
            </w:rPr>
            <w:t>microRNA export mechanism 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632FF935"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r w:rsidR="00694443">
            <w:rPr>
              <w:rFonts w:ascii="Times New Roman" w:hAnsi="Times New Roman" w:cs="Times New Roman"/>
              <w:i/>
              <w:sz w:val="36"/>
            </w:rPr>
            <w:t xml:space="preserve">A/Prof </w:t>
          </w:r>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Cristino</w:t>
          </w:r>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31002218"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r w:rsidR="00204100">
            <w:rPr>
              <w:rFonts w:ascii="Times New Roman" w:hAnsi="Times New Roman" w:cs="Times New Roman"/>
              <w:sz w:val="24"/>
            </w:rPr>
            <w:t>348</w:t>
          </w:r>
          <w:r w:rsidR="007462B0">
            <w:rPr>
              <w:rFonts w:ascii="Times New Roman" w:hAnsi="Times New Roman" w:cs="Times New Roman"/>
              <w:sz w:val="24"/>
            </w:rPr>
            <w:t xml:space="preserve"> 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3857C4A7" w14:textId="77777777"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79C452C7" w:rsidR="004D3D3F" w:rsidRDefault="0056018E" w:rsidP="004D3D3F">
          <w:pPr>
            <w:spacing w:line="360" w:lineRule="auto"/>
            <w:rPr>
              <w:rFonts w:ascii="Times New Roman" w:hAnsi="Times New Roman" w:cs="Times New Roman"/>
              <w:sz w:val="24"/>
              <w:szCs w:val="24"/>
            </w:rPr>
          </w:pPr>
          <w:r>
            <w:rPr>
              <w:rFonts w:ascii="Times New Roman" w:hAnsi="Times New Roman" w:cs="Times New Roman"/>
              <w:sz w:val="24"/>
              <w:szCs w:val="24"/>
            </w:rPr>
            <w:t>I thank my supervisor, A/Prof Michelle Hill, and co-supervisor, Dr Alexandre Cristino for their encouragement and assistance so fa</w:t>
          </w:r>
          <w:r w:rsidR="00B13DD6">
            <w:rPr>
              <w:rFonts w:ascii="Times New Roman" w:hAnsi="Times New Roman" w:cs="Times New Roman"/>
              <w:sz w:val="24"/>
              <w:szCs w:val="24"/>
            </w:rPr>
            <w:t xml:space="preserve">r. I also extend my appreciation to the members of the Hill group for their support.   </w:t>
          </w:r>
          <w:r>
            <w:rPr>
              <w:rFonts w:ascii="Times New Roman" w:hAnsi="Times New Roman" w:cs="Times New Roman"/>
              <w:sz w:val="24"/>
              <w:szCs w:val="24"/>
            </w:rPr>
            <w:t xml:space="preserve"> </w:t>
          </w:r>
        </w:p>
        <w:p w14:paraId="1E9EDD1C" w14:textId="77777777" w:rsidR="004D3D3F" w:rsidRDefault="004D3D3F" w:rsidP="004D3D3F">
          <w:pPr>
            <w:spacing w:line="360" w:lineRule="auto"/>
            <w:rPr>
              <w:rFonts w:ascii="Times New Roman" w:hAnsi="Times New Roman" w:cs="Times New Roman"/>
              <w:sz w:val="24"/>
              <w:szCs w:val="24"/>
            </w:rPr>
          </w:pPr>
        </w:p>
        <w:p w14:paraId="4F953EE8" w14:textId="1983C903" w:rsidR="004D3D3F" w:rsidRDefault="00204100" w:rsidP="004D3D3F">
          <w:pPr>
            <w:spacing w:line="360" w:lineRule="auto"/>
            <w:rPr>
              <w:rFonts w:ascii="Times New Roman" w:hAnsi="Times New Roman" w:cs="Times New Roman"/>
              <w:sz w:val="24"/>
              <w:szCs w:val="24"/>
            </w:rPr>
          </w:pPr>
          <w:r>
            <w:rPr>
              <w:rFonts w:ascii="Times New Roman" w:hAnsi="Times New Roman" w:cs="Times New Roman"/>
              <w:sz w:val="24"/>
              <w:szCs w:val="24"/>
            </w:rPr>
            <w:t>Word Count: 3,348 words</w:t>
          </w:r>
        </w:p>
        <w:p w14:paraId="2B9B2BEA" w14:textId="77777777" w:rsidR="004D3D3F" w:rsidRDefault="004D3D3F" w:rsidP="004D3D3F">
          <w:pPr>
            <w:spacing w:line="360" w:lineRule="auto"/>
            <w:rPr>
              <w:rFonts w:ascii="Times New Roman" w:hAnsi="Times New Roman" w:cs="Times New Roman"/>
              <w:sz w:val="24"/>
              <w:szCs w:val="24"/>
            </w:rPr>
          </w:pPr>
        </w:p>
        <w:p w14:paraId="7AF07D7B"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74FABD5E" w14:textId="77777777" w:rsidR="0060356C" w:rsidRDefault="00E76703">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002BB9" w:rsidRDefault="003800F8" w:rsidP="00002BB9">
          <w:pPr>
            <w:pStyle w:val="TOCHeading"/>
            <w:spacing w:line="360" w:lineRule="auto"/>
            <w:rPr>
              <w:rFonts w:ascii="Times New Roman" w:hAnsi="Times New Roman" w:cs="Times New Roman"/>
              <w:sz w:val="28"/>
              <w:szCs w:val="24"/>
            </w:rPr>
          </w:pPr>
          <w:r w:rsidRPr="00002BB9">
            <w:rPr>
              <w:rFonts w:ascii="Times New Roman" w:hAnsi="Times New Roman" w:cs="Times New Roman"/>
              <w:sz w:val="28"/>
              <w:szCs w:val="24"/>
            </w:rPr>
            <w:t>Contents</w:t>
          </w:r>
        </w:p>
        <w:p w14:paraId="63674537" w14:textId="77777777" w:rsidR="001D2AF9" w:rsidRPr="001D2AF9" w:rsidRDefault="003800F8" w:rsidP="001D2AF9">
          <w:pPr>
            <w:pStyle w:val="TOC1"/>
            <w:spacing w:line="360" w:lineRule="auto"/>
            <w:rPr>
              <w:rFonts w:ascii="Times New Roman" w:eastAsiaTheme="minorEastAsia" w:hAnsi="Times New Roman" w:cs="Times New Roman"/>
              <w:noProof/>
              <w:sz w:val="24"/>
              <w:szCs w:val="24"/>
              <w:lang w:eastAsia="en-AU"/>
            </w:rPr>
          </w:pPr>
          <w:r w:rsidRPr="001D2AF9">
            <w:rPr>
              <w:rFonts w:ascii="Times New Roman" w:hAnsi="Times New Roman" w:cs="Times New Roman"/>
              <w:sz w:val="24"/>
              <w:szCs w:val="24"/>
            </w:rPr>
            <w:fldChar w:fldCharType="begin"/>
          </w:r>
          <w:r w:rsidRPr="001D2AF9">
            <w:rPr>
              <w:rFonts w:ascii="Times New Roman" w:hAnsi="Times New Roman" w:cs="Times New Roman"/>
              <w:sz w:val="24"/>
              <w:szCs w:val="24"/>
            </w:rPr>
            <w:instrText xml:space="preserve"> TOC \o "1-3" \h \z \u </w:instrText>
          </w:r>
          <w:r w:rsidRPr="001D2AF9">
            <w:rPr>
              <w:rFonts w:ascii="Times New Roman" w:hAnsi="Times New Roman" w:cs="Times New Roman"/>
              <w:sz w:val="24"/>
              <w:szCs w:val="24"/>
            </w:rPr>
            <w:fldChar w:fldCharType="separate"/>
          </w:r>
          <w:hyperlink w:anchor="_Toc445921959" w:history="1">
            <w:r w:rsidR="001D2AF9" w:rsidRPr="001D2AF9">
              <w:rPr>
                <w:rStyle w:val="Hyperlink"/>
                <w:rFonts w:ascii="Times New Roman" w:hAnsi="Times New Roman" w:cs="Times New Roman"/>
                <w:noProof/>
                <w:sz w:val="24"/>
                <w:szCs w:val="24"/>
              </w:rPr>
              <w:t>List of Abbreviation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5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2</w:t>
            </w:r>
            <w:r w:rsidR="001D2AF9" w:rsidRPr="001D2AF9">
              <w:rPr>
                <w:rFonts w:ascii="Times New Roman" w:hAnsi="Times New Roman" w:cs="Times New Roman"/>
                <w:noProof/>
                <w:webHidden/>
                <w:sz w:val="24"/>
                <w:szCs w:val="24"/>
              </w:rPr>
              <w:fldChar w:fldCharType="end"/>
            </w:r>
          </w:hyperlink>
        </w:p>
        <w:p w14:paraId="0BD7303E" w14:textId="77777777" w:rsidR="001D2AF9" w:rsidRPr="001D2AF9" w:rsidRDefault="001D2AF9" w:rsidP="001D2AF9">
          <w:pPr>
            <w:pStyle w:val="TOC1"/>
            <w:spacing w:line="360" w:lineRule="auto"/>
            <w:rPr>
              <w:rFonts w:ascii="Times New Roman" w:eastAsiaTheme="minorEastAsia" w:hAnsi="Times New Roman" w:cs="Times New Roman"/>
              <w:noProof/>
              <w:sz w:val="24"/>
              <w:szCs w:val="24"/>
              <w:lang w:eastAsia="en-AU"/>
            </w:rPr>
          </w:pPr>
          <w:hyperlink w:anchor="_Toc445921960" w:history="1">
            <w:r w:rsidRPr="001D2AF9">
              <w:rPr>
                <w:rStyle w:val="Hyperlink"/>
                <w:rFonts w:ascii="Times New Roman" w:hAnsi="Times New Roman" w:cs="Times New Roman"/>
                <w:noProof/>
                <w:sz w:val="24"/>
                <w:szCs w:val="24"/>
              </w:rPr>
              <w:t>Introduction</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0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4</w:t>
            </w:r>
            <w:r w:rsidRPr="001D2AF9">
              <w:rPr>
                <w:rFonts w:ascii="Times New Roman" w:hAnsi="Times New Roman" w:cs="Times New Roman"/>
                <w:noProof/>
                <w:webHidden/>
                <w:sz w:val="24"/>
                <w:szCs w:val="24"/>
              </w:rPr>
              <w:fldChar w:fldCharType="end"/>
            </w:r>
          </w:hyperlink>
        </w:p>
        <w:p w14:paraId="59626528" w14:textId="77777777" w:rsidR="001D2AF9" w:rsidRPr="001D2AF9" w:rsidRDefault="001D2AF9" w:rsidP="001D2AF9">
          <w:pPr>
            <w:pStyle w:val="TOC1"/>
            <w:spacing w:line="360" w:lineRule="auto"/>
            <w:rPr>
              <w:rFonts w:ascii="Times New Roman" w:eastAsiaTheme="minorEastAsia" w:hAnsi="Times New Roman" w:cs="Times New Roman"/>
              <w:noProof/>
              <w:sz w:val="24"/>
              <w:szCs w:val="24"/>
              <w:lang w:eastAsia="en-AU"/>
            </w:rPr>
          </w:pPr>
          <w:hyperlink w:anchor="_Toc445921961" w:history="1">
            <w:r w:rsidRPr="001D2AF9">
              <w:rPr>
                <w:rStyle w:val="Hyperlink"/>
                <w:rFonts w:ascii="Times New Roman" w:hAnsi="Times New Roman" w:cs="Times New Roman"/>
                <w:noProof/>
                <w:sz w:val="24"/>
                <w:szCs w:val="24"/>
              </w:rPr>
              <w:t>Background</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1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4</w:t>
            </w:r>
            <w:r w:rsidRPr="001D2AF9">
              <w:rPr>
                <w:rFonts w:ascii="Times New Roman" w:hAnsi="Times New Roman" w:cs="Times New Roman"/>
                <w:noProof/>
                <w:webHidden/>
                <w:sz w:val="24"/>
                <w:szCs w:val="24"/>
              </w:rPr>
              <w:fldChar w:fldCharType="end"/>
            </w:r>
          </w:hyperlink>
        </w:p>
        <w:p w14:paraId="2ECF96EF" w14:textId="77777777" w:rsidR="001D2AF9" w:rsidRPr="001D2AF9" w:rsidRDefault="001D2AF9" w:rsidP="001D2AF9">
          <w:pPr>
            <w:pStyle w:val="TOC2"/>
            <w:rPr>
              <w:rFonts w:ascii="Times New Roman" w:eastAsiaTheme="minorEastAsia" w:hAnsi="Times New Roman" w:cs="Times New Roman"/>
              <w:noProof/>
              <w:sz w:val="24"/>
              <w:szCs w:val="24"/>
              <w:lang w:eastAsia="en-AU"/>
            </w:rPr>
          </w:pPr>
          <w:hyperlink w:anchor="_Toc445921962" w:history="1">
            <w:r w:rsidRPr="001D2AF9">
              <w:rPr>
                <w:rStyle w:val="Hyperlink"/>
                <w:rFonts w:ascii="Times New Roman" w:hAnsi="Times New Roman" w:cs="Times New Roman"/>
                <w:noProof/>
                <w:sz w:val="24"/>
                <w:szCs w:val="24"/>
              </w:rPr>
              <w:t>microRNA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2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4</w:t>
            </w:r>
            <w:r w:rsidRPr="001D2AF9">
              <w:rPr>
                <w:rFonts w:ascii="Times New Roman" w:hAnsi="Times New Roman" w:cs="Times New Roman"/>
                <w:noProof/>
                <w:webHidden/>
                <w:sz w:val="24"/>
                <w:szCs w:val="24"/>
              </w:rPr>
              <w:fldChar w:fldCharType="end"/>
            </w:r>
          </w:hyperlink>
        </w:p>
        <w:p w14:paraId="6CDE1BC6" w14:textId="77777777" w:rsidR="001D2AF9" w:rsidRPr="001D2AF9" w:rsidRDefault="001D2AF9" w:rsidP="001D2AF9">
          <w:pPr>
            <w:pStyle w:val="TOC2"/>
            <w:rPr>
              <w:rFonts w:ascii="Times New Roman" w:eastAsiaTheme="minorEastAsia" w:hAnsi="Times New Roman" w:cs="Times New Roman"/>
              <w:noProof/>
              <w:sz w:val="24"/>
              <w:szCs w:val="24"/>
              <w:lang w:eastAsia="en-AU"/>
            </w:rPr>
          </w:pPr>
          <w:hyperlink w:anchor="_Toc445921963" w:history="1">
            <w:r w:rsidRPr="001D2AF9">
              <w:rPr>
                <w:rStyle w:val="Hyperlink"/>
                <w:rFonts w:ascii="Times New Roman" w:hAnsi="Times New Roman" w:cs="Times New Roman"/>
                <w:noProof/>
                <w:sz w:val="24"/>
                <w:szCs w:val="24"/>
              </w:rPr>
              <w:t>Extracellular vesicle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3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6</w:t>
            </w:r>
            <w:r w:rsidRPr="001D2AF9">
              <w:rPr>
                <w:rFonts w:ascii="Times New Roman" w:hAnsi="Times New Roman" w:cs="Times New Roman"/>
                <w:noProof/>
                <w:webHidden/>
                <w:sz w:val="24"/>
                <w:szCs w:val="24"/>
              </w:rPr>
              <w:fldChar w:fldCharType="end"/>
            </w:r>
          </w:hyperlink>
        </w:p>
        <w:p w14:paraId="1FDC69AD" w14:textId="77777777" w:rsidR="001D2AF9" w:rsidRPr="001D2AF9" w:rsidRDefault="001D2AF9" w:rsidP="001D2AF9">
          <w:pPr>
            <w:pStyle w:val="TOC2"/>
            <w:rPr>
              <w:rFonts w:ascii="Times New Roman" w:eastAsiaTheme="minorEastAsia" w:hAnsi="Times New Roman" w:cs="Times New Roman"/>
              <w:noProof/>
              <w:sz w:val="24"/>
              <w:szCs w:val="24"/>
              <w:lang w:eastAsia="en-AU"/>
            </w:rPr>
          </w:pPr>
          <w:hyperlink w:anchor="_Toc445921964" w:history="1">
            <w:r w:rsidRPr="001D2AF9">
              <w:rPr>
                <w:rStyle w:val="Hyperlink"/>
                <w:rFonts w:ascii="Times New Roman" w:hAnsi="Times New Roman" w:cs="Times New Roman"/>
                <w:noProof/>
                <w:sz w:val="24"/>
                <w:szCs w:val="24"/>
              </w:rPr>
              <w:t>Lipid raft domains and EV cargo sorting</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4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7</w:t>
            </w:r>
            <w:r w:rsidRPr="001D2AF9">
              <w:rPr>
                <w:rFonts w:ascii="Times New Roman" w:hAnsi="Times New Roman" w:cs="Times New Roman"/>
                <w:noProof/>
                <w:webHidden/>
                <w:sz w:val="24"/>
                <w:szCs w:val="24"/>
              </w:rPr>
              <w:fldChar w:fldCharType="end"/>
            </w:r>
          </w:hyperlink>
        </w:p>
        <w:p w14:paraId="65CED74E" w14:textId="77777777" w:rsidR="001D2AF9" w:rsidRPr="001D2AF9" w:rsidRDefault="001D2AF9" w:rsidP="001D2AF9">
          <w:pPr>
            <w:pStyle w:val="TOC2"/>
            <w:rPr>
              <w:rFonts w:ascii="Times New Roman" w:eastAsiaTheme="minorEastAsia" w:hAnsi="Times New Roman" w:cs="Times New Roman"/>
              <w:noProof/>
              <w:sz w:val="24"/>
              <w:szCs w:val="24"/>
              <w:lang w:eastAsia="en-AU"/>
            </w:rPr>
          </w:pPr>
          <w:hyperlink w:anchor="_Toc445921965" w:history="1">
            <w:r w:rsidRPr="001D2AF9">
              <w:rPr>
                <w:rStyle w:val="Hyperlink"/>
                <w:rFonts w:ascii="Times New Roman" w:hAnsi="Times New Roman" w:cs="Times New Roman"/>
                <w:noProof/>
                <w:sz w:val="24"/>
                <w:szCs w:val="24"/>
              </w:rPr>
              <w:t>PC3 cell line: Experimental Model.</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5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8</w:t>
            </w:r>
            <w:r w:rsidRPr="001D2AF9">
              <w:rPr>
                <w:rFonts w:ascii="Times New Roman" w:hAnsi="Times New Roman" w:cs="Times New Roman"/>
                <w:noProof/>
                <w:webHidden/>
                <w:sz w:val="24"/>
                <w:szCs w:val="24"/>
              </w:rPr>
              <w:fldChar w:fldCharType="end"/>
            </w:r>
          </w:hyperlink>
        </w:p>
        <w:p w14:paraId="4B26B3C9" w14:textId="77777777" w:rsidR="001D2AF9" w:rsidRPr="001D2AF9" w:rsidRDefault="001D2AF9" w:rsidP="001D2AF9">
          <w:pPr>
            <w:pStyle w:val="TOC1"/>
            <w:spacing w:line="360" w:lineRule="auto"/>
            <w:rPr>
              <w:rFonts w:ascii="Times New Roman" w:eastAsiaTheme="minorEastAsia" w:hAnsi="Times New Roman" w:cs="Times New Roman"/>
              <w:noProof/>
              <w:sz w:val="24"/>
              <w:szCs w:val="24"/>
              <w:lang w:eastAsia="en-AU"/>
            </w:rPr>
          </w:pPr>
          <w:hyperlink w:anchor="_Toc445921966" w:history="1">
            <w:r w:rsidRPr="001D2AF9">
              <w:rPr>
                <w:rStyle w:val="Hyperlink"/>
                <w:rFonts w:ascii="Times New Roman" w:hAnsi="Times New Roman" w:cs="Times New Roman"/>
                <w:noProof/>
                <w:sz w:val="24"/>
                <w:szCs w:val="24"/>
              </w:rPr>
              <w:t>Hypothesi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6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0</w:t>
            </w:r>
            <w:r w:rsidRPr="001D2AF9">
              <w:rPr>
                <w:rFonts w:ascii="Times New Roman" w:hAnsi="Times New Roman" w:cs="Times New Roman"/>
                <w:noProof/>
                <w:webHidden/>
                <w:sz w:val="24"/>
                <w:szCs w:val="24"/>
              </w:rPr>
              <w:fldChar w:fldCharType="end"/>
            </w:r>
          </w:hyperlink>
        </w:p>
        <w:p w14:paraId="26CC07CE" w14:textId="77777777" w:rsidR="001D2AF9" w:rsidRPr="001D2AF9" w:rsidRDefault="001D2AF9" w:rsidP="001D2AF9">
          <w:pPr>
            <w:pStyle w:val="TOC1"/>
            <w:spacing w:line="360" w:lineRule="auto"/>
            <w:rPr>
              <w:rFonts w:ascii="Times New Roman" w:eastAsiaTheme="minorEastAsia" w:hAnsi="Times New Roman" w:cs="Times New Roman"/>
              <w:noProof/>
              <w:sz w:val="24"/>
              <w:szCs w:val="24"/>
              <w:lang w:eastAsia="en-AU"/>
            </w:rPr>
          </w:pPr>
          <w:hyperlink w:anchor="_Toc445921967" w:history="1">
            <w:r w:rsidRPr="001D2AF9">
              <w:rPr>
                <w:rStyle w:val="Hyperlink"/>
                <w:rFonts w:ascii="Times New Roman" w:hAnsi="Times New Roman" w:cs="Times New Roman"/>
                <w:noProof/>
                <w:sz w:val="24"/>
                <w:szCs w:val="24"/>
              </w:rPr>
              <w:t>Aim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7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0</w:t>
            </w:r>
            <w:r w:rsidRPr="001D2AF9">
              <w:rPr>
                <w:rFonts w:ascii="Times New Roman" w:hAnsi="Times New Roman" w:cs="Times New Roman"/>
                <w:noProof/>
                <w:webHidden/>
                <w:sz w:val="24"/>
                <w:szCs w:val="24"/>
              </w:rPr>
              <w:fldChar w:fldCharType="end"/>
            </w:r>
          </w:hyperlink>
        </w:p>
        <w:p w14:paraId="7C541EE2" w14:textId="77777777" w:rsidR="001D2AF9" w:rsidRPr="001D2AF9" w:rsidRDefault="001D2AF9" w:rsidP="001D2AF9">
          <w:pPr>
            <w:pStyle w:val="TOC1"/>
            <w:spacing w:line="360" w:lineRule="auto"/>
            <w:rPr>
              <w:rFonts w:ascii="Times New Roman" w:eastAsiaTheme="minorEastAsia" w:hAnsi="Times New Roman" w:cs="Times New Roman"/>
              <w:noProof/>
              <w:sz w:val="24"/>
              <w:szCs w:val="24"/>
              <w:lang w:eastAsia="en-AU"/>
            </w:rPr>
          </w:pPr>
          <w:hyperlink w:anchor="_Toc445921968" w:history="1">
            <w:r w:rsidRPr="001D2AF9">
              <w:rPr>
                <w:rStyle w:val="Hyperlink"/>
                <w:rFonts w:ascii="Times New Roman" w:hAnsi="Times New Roman" w:cs="Times New Roman"/>
                <w:noProof/>
                <w:sz w:val="24"/>
                <w:szCs w:val="24"/>
              </w:rPr>
              <w:t>Research Plan and Method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8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1</w:t>
            </w:r>
            <w:r w:rsidRPr="001D2AF9">
              <w:rPr>
                <w:rFonts w:ascii="Times New Roman" w:hAnsi="Times New Roman" w:cs="Times New Roman"/>
                <w:noProof/>
                <w:webHidden/>
                <w:sz w:val="24"/>
                <w:szCs w:val="24"/>
              </w:rPr>
              <w:fldChar w:fldCharType="end"/>
            </w:r>
          </w:hyperlink>
        </w:p>
        <w:p w14:paraId="4231B505" w14:textId="77777777" w:rsidR="001D2AF9" w:rsidRPr="001D2AF9" w:rsidRDefault="001D2AF9" w:rsidP="001D2AF9">
          <w:pPr>
            <w:pStyle w:val="TOC2"/>
            <w:rPr>
              <w:rFonts w:ascii="Times New Roman" w:eastAsiaTheme="minorEastAsia" w:hAnsi="Times New Roman" w:cs="Times New Roman"/>
              <w:noProof/>
              <w:sz w:val="24"/>
              <w:szCs w:val="24"/>
              <w:lang w:eastAsia="en-AU"/>
            </w:rPr>
          </w:pPr>
          <w:hyperlink w:anchor="_Toc445921969" w:history="1">
            <w:r w:rsidRPr="001D2AF9">
              <w:rPr>
                <w:rStyle w:val="Hyperlink"/>
                <w:rFonts w:ascii="Times New Roman" w:hAnsi="Times New Roman" w:cs="Times New Roman"/>
                <w:noProof/>
                <w:sz w:val="24"/>
                <w:szCs w:val="24"/>
              </w:rPr>
              <w:t>Aim 1: Establish the full repertoire of miRNAs that are selectively exported by EVs in response to cavin-1 expression in PC3 model system</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69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2</w:t>
            </w:r>
            <w:r w:rsidRPr="001D2AF9">
              <w:rPr>
                <w:rFonts w:ascii="Times New Roman" w:hAnsi="Times New Roman" w:cs="Times New Roman"/>
                <w:noProof/>
                <w:webHidden/>
                <w:sz w:val="24"/>
                <w:szCs w:val="24"/>
              </w:rPr>
              <w:fldChar w:fldCharType="end"/>
            </w:r>
          </w:hyperlink>
        </w:p>
        <w:p w14:paraId="07FA5078" w14:textId="77777777" w:rsidR="001D2AF9" w:rsidRPr="001D2AF9" w:rsidRDefault="001D2AF9"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0" w:history="1">
            <w:r w:rsidRPr="001D2AF9">
              <w:rPr>
                <w:rStyle w:val="Hyperlink"/>
                <w:rFonts w:ascii="Times New Roman" w:hAnsi="Times New Roman" w:cs="Times New Roman"/>
                <w:noProof/>
                <w:sz w:val="24"/>
                <w:szCs w:val="24"/>
              </w:rPr>
              <w:t>Aim 1.1: Bioinformatics analysi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0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2</w:t>
            </w:r>
            <w:r w:rsidRPr="001D2AF9">
              <w:rPr>
                <w:rFonts w:ascii="Times New Roman" w:hAnsi="Times New Roman" w:cs="Times New Roman"/>
                <w:noProof/>
                <w:webHidden/>
                <w:sz w:val="24"/>
                <w:szCs w:val="24"/>
              </w:rPr>
              <w:fldChar w:fldCharType="end"/>
            </w:r>
          </w:hyperlink>
        </w:p>
        <w:p w14:paraId="28EDC24B" w14:textId="77777777" w:rsidR="001D2AF9" w:rsidRPr="001D2AF9" w:rsidRDefault="001D2AF9"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1" w:history="1">
            <w:r w:rsidRPr="001D2AF9">
              <w:rPr>
                <w:rStyle w:val="Hyperlink"/>
                <w:rFonts w:ascii="Times New Roman" w:hAnsi="Times New Roman" w:cs="Times New Roman"/>
                <w:noProof/>
                <w:sz w:val="24"/>
                <w:szCs w:val="24"/>
              </w:rPr>
              <w:t>Aim1.2: Experimental confirmation.</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1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2</w:t>
            </w:r>
            <w:r w:rsidRPr="001D2AF9">
              <w:rPr>
                <w:rFonts w:ascii="Times New Roman" w:hAnsi="Times New Roman" w:cs="Times New Roman"/>
                <w:noProof/>
                <w:webHidden/>
                <w:sz w:val="24"/>
                <w:szCs w:val="24"/>
              </w:rPr>
              <w:fldChar w:fldCharType="end"/>
            </w:r>
          </w:hyperlink>
        </w:p>
        <w:p w14:paraId="444381A6" w14:textId="77777777" w:rsidR="001D2AF9" w:rsidRPr="001D2AF9" w:rsidRDefault="001D2AF9"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2" w:history="1">
            <w:r w:rsidRPr="001D2AF9">
              <w:rPr>
                <w:rStyle w:val="Hyperlink"/>
                <w:rFonts w:ascii="Times New Roman" w:hAnsi="Times New Roman" w:cs="Times New Roman"/>
                <w:noProof/>
                <w:sz w:val="24"/>
                <w:szCs w:val="24"/>
              </w:rPr>
              <w:t>Aim 1: Expected Outcome.</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2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3</w:t>
            </w:r>
            <w:r w:rsidRPr="001D2AF9">
              <w:rPr>
                <w:rFonts w:ascii="Times New Roman" w:hAnsi="Times New Roman" w:cs="Times New Roman"/>
                <w:noProof/>
                <w:webHidden/>
                <w:sz w:val="24"/>
                <w:szCs w:val="24"/>
              </w:rPr>
              <w:fldChar w:fldCharType="end"/>
            </w:r>
          </w:hyperlink>
        </w:p>
        <w:p w14:paraId="6CD1A54E" w14:textId="77777777" w:rsidR="001D2AF9" w:rsidRPr="001D2AF9" w:rsidRDefault="001D2AF9" w:rsidP="001D2AF9">
          <w:pPr>
            <w:pStyle w:val="TOC2"/>
            <w:rPr>
              <w:rFonts w:ascii="Times New Roman" w:eastAsiaTheme="minorEastAsia" w:hAnsi="Times New Roman" w:cs="Times New Roman"/>
              <w:noProof/>
              <w:sz w:val="24"/>
              <w:szCs w:val="24"/>
              <w:lang w:eastAsia="en-AU"/>
            </w:rPr>
          </w:pPr>
          <w:hyperlink w:anchor="_Toc445921973" w:history="1">
            <w:r w:rsidRPr="001D2AF9">
              <w:rPr>
                <w:rStyle w:val="Hyperlink"/>
                <w:rFonts w:ascii="Times New Roman" w:hAnsi="Times New Roman" w:cs="Times New Roman"/>
                <w:noProof/>
                <w:sz w:val="24"/>
                <w:szCs w:val="24"/>
              </w:rPr>
              <w:t>Aim 2: Identify potential miRNA escort proteins involved with miRNA sorting into EV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3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3</w:t>
            </w:r>
            <w:r w:rsidRPr="001D2AF9">
              <w:rPr>
                <w:rFonts w:ascii="Times New Roman" w:hAnsi="Times New Roman" w:cs="Times New Roman"/>
                <w:noProof/>
                <w:webHidden/>
                <w:sz w:val="24"/>
                <w:szCs w:val="24"/>
              </w:rPr>
              <w:fldChar w:fldCharType="end"/>
            </w:r>
          </w:hyperlink>
        </w:p>
        <w:p w14:paraId="41BF7FAC" w14:textId="77777777" w:rsidR="001D2AF9" w:rsidRPr="001D2AF9" w:rsidRDefault="001D2AF9"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4" w:history="1">
            <w:r w:rsidRPr="001D2AF9">
              <w:rPr>
                <w:rStyle w:val="Hyperlink"/>
                <w:rFonts w:ascii="Times New Roman" w:hAnsi="Times New Roman" w:cs="Times New Roman"/>
                <w:noProof/>
                <w:sz w:val="24"/>
                <w:szCs w:val="24"/>
              </w:rPr>
              <w:t>Aim 2.1: Identify correlated proteins with RNA-binding ability.</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4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4</w:t>
            </w:r>
            <w:r w:rsidRPr="001D2AF9">
              <w:rPr>
                <w:rFonts w:ascii="Times New Roman" w:hAnsi="Times New Roman" w:cs="Times New Roman"/>
                <w:noProof/>
                <w:webHidden/>
                <w:sz w:val="24"/>
                <w:szCs w:val="24"/>
              </w:rPr>
              <w:fldChar w:fldCharType="end"/>
            </w:r>
          </w:hyperlink>
        </w:p>
        <w:p w14:paraId="6A91B755" w14:textId="77777777" w:rsidR="001D2AF9" w:rsidRPr="001D2AF9" w:rsidRDefault="001D2AF9"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5" w:history="1">
            <w:r w:rsidRPr="001D2AF9">
              <w:rPr>
                <w:rStyle w:val="Hyperlink"/>
                <w:rFonts w:ascii="Times New Roman" w:hAnsi="Times New Roman" w:cs="Times New Roman"/>
                <w:noProof/>
                <w:sz w:val="24"/>
                <w:szCs w:val="24"/>
              </w:rPr>
              <w:t>Aim 2.2: Motif discovery of selectively exported miRNA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5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5</w:t>
            </w:r>
            <w:r w:rsidRPr="001D2AF9">
              <w:rPr>
                <w:rFonts w:ascii="Times New Roman" w:hAnsi="Times New Roman" w:cs="Times New Roman"/>
                <w:noProof/>
                <w:webHidden/>
                <w:sz w:val="24"/>
                <w:szCs w:val="24"/>
              </w:rPr>
              <w:fldChar w:fldCharType="end"/>
            </w:r>
          </w:hyperlink>
        </w:p>
        <w:p w14:paraId="73332D83" w14:textId="77777777" w:rsidR="001D2AF9" w:rsidRPr="001D2AF9" w:rsidRDefault="001D2AF9"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6" w:history="1">
            <w:r w:rsidRPr="001D2AF9">
              <w:rPr>
                <w:rStyle w:val="Hyperlink"/>
                <w:rFonts w:ascii="Times New Roman" w:hAnsi="Times New Roman" w:cs="Times New Roman"/>
                <w:noProof/>
                <w:sz w:val="24"/>
                <w:szCs w:val="24"/>
              </w:rPr>
              <w:t>Aim 2: Expected Outcome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6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5</w:t>
            </w:r>
            <w:r w:rsidRPr="001D2AF9">
              <w:rPr>
                <w:rFonts w:ascii="Times New Roman" w:hAnsi="Times New Roman" w:cs="Times New Roman"/>
                <w:noProof/>
                <w:webHidden/>
                <w:sz w:val="24"/>
                <w:szCs w:val="24"/>
              </w:rPr>
              <w:fldChar w:fldCharType="end"/>
            </w:r>
          </w:hyperlink>
        </w:p>
        <w:p w14:paraId="0D66018A" w14:textId="77777777" w:rsidR="001D2AF9" w:rsidRPr="001D2AF9" w:rsidRDefault="001D2AF9" w:rsidP="001D2AF9">
          <w:pPr>
            <w:pStyle w:val="TOC2"/>
            <w:rPr>
              <w:rFonts w:ascii="Times New Roman" w:eastAsiaTheme="minorEastAsia" w:hAnsi="Times New Roman" w:cs="Times New Roman"/>
              <w:noProof/>
              <w:sz w:val="24"/>
              <w:szCs w:val="24"/>
              <w:lang w:eastAsia="en-AU"/>
            </w:rPr>
          </w:pPr>
          <w:hyperlink w:anchor="_Toc445921977" w:history="1">
            <w:r w:rsidRPr="001D2AF9">
              <w:rPr>
                <w:rStyle w:val="Hyperlink"/>
                <w:rFonts w:ascii="Times New Roman" w:hAnsi="Times New Roman" w:cs="Times New Roman"/>
                <w:noProof/>
                <w:sz w:val="24"/>
                <w:szCs w:val="24"/>
              </w:rPr>
              <w:t>Aim 3: Confirm the sorting function of the candidate miRNA escort protein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7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5</w:t>
            </w:r>
            <w:r w:rsidRPr="001D2AF9">
              <w:rPr>
                <w:rFonts w:ascii="Times New Roman" w:hAnsi="Times New Roman" w:cs="Times New Roman"/>
                <w:noProof/>
                <w:webHidden/>
                <w:sz w:val="24"/>
                <w:szCs w:val="24"/>
              </w:rPr>
              <w:fldChar w:fldCharType="end"/>
            </w:r>
          </w:hyperlink>
        </w:p>
        <w:p w14:paraId="1D55C3DB" w14:textId="77777777" w:rsidR="001D2AF9" w:rsidRPr="001D2AF9" w:rsidRDefault="001D2AF9"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8" w:history="1">
            <w:r w:rsidRPr="001D2AF9">
              <w:rPr>
                <w:rStyle w:val="Hyperlink"/>
                <w:rFonts w:ascii="Times New Roman" w:hAnsi="Times New Roman" w:cs="Times New Roman"/>
                <w:noProof/>
                <w:sz w:val="24"/>
                <w:szCs w:val="24"/>
              </w:rPr>
              <w:t>Aim 3.1: Confirmation of binding ability through pulldown assay.</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8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6</w:t>
            </w:r>
            <w:r w:rsidRPr="001D2AF9">
              <w:rPr>
                <w:rFonts w:ascii="Times New Roman" w:hAnsi="Times New Roman" w:cs="Times New Roman"/>
                <w:noProof/>
                <w:webHidden/>
                <w:sz w:val="24"/>
                <w:szCs w:val="24"/>
              </w:rPr>
              <w:fldChar w:fldCharType="end"/>
            </w:r>
          </w:hyperlink>
        </w:p>
        <w:p w14:paraId="7E476F4A" w14:textId="77777777" w:rsidR="001D2AF9" w:rsidRPr="001D2AF9" w:rsidRDefault="001D2AF9"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9" w:history="1">
            <w:r w:rsidRPr="001D2AF9">
              <w:rPr>
                <w:rStyle w:val="Hyperlink"/>
                <w:rFonts w:ascii="Times New Roman" w:hAnsi="Times New Roman" w:cs="Times New Roman"/>
                <w:noProof/>
                <w:sz w:val="24"/>
                <w:szCs w:val="24"/>
                <w:shd w:val="clear" w:color="auto" w:fill="FFFFFF"/>
              </w:rPr>
              <w:t>Aim 3.2: Co-localisation by immunofluorescence confocal microscopy.</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79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6</w:t>
            </w:r>
            <w:r w:rsidRPr="001D2AF9">
              <w:rPr>
                <w:rFonts w:ascii="Times New Roman" w:hAnsi="Times New Roman" w:cs="Times New Roman"/>
                <w:noProof/>
                <w:webHidden/>
                <w:sz w:val="24"/>
                <w:szCs w:val="24"/>
              </w:rPr>
              <w:fldChar w:fldCharType="end"/>
            </w:r>
          </w:hyperlink>
        </w:p>
        <w:p w14:paraId="158555B5" w14:textId="77777777" w:rsidR="001D2AF9" w:rsidRPr="001D2AF9" w:rsidRDefault="001D2AF9"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80" w:history="1">
            <w:r w:rsidRPr="001D2AF9">
              <w:rPr>
                <w:rStyle w:val="Hyperlink"/>
                <w:rFonts w:ascii="Times New Roman" w:hAnsi="Times New Roman" w:cs="Times New Roman"/>
                <w:noProof/>
                <w:sz w:val="24"/>
                <w:szCs w:val="24"/>
              </w:rPr>
              <w:t>Aim 3: Expected Outcome.</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80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6</w:t>
            </w:r>
            <w:r w:rsidRPr="001D2AF9">
              <w:rPr>
                <w:rFonts w:ascii="Times New Roman" w:hAnsi="Times New Roman" w:cs="Times New Roman"/>
                <w:noProof/>
                <w:webHidden/>
                <w:sz w:val="24"/>
                <w:szCs w:val="24"/>
              </w:rPr>
              <w:fldChar w:fldCharType="end"/>
            </w:r>
          </w:hyperlink>
        </w:p>
        <w:p w14:paraId="3735C2EB" w14:textId="77777777" w:rsidR="001D2AF9" w:rsidRPr="001D2AF9" w:rsidRDefault="001D2AF9" w:rsidP="001D2AF9">
          <w:pPr>
            <w:pStyle w:val="TOC2"/>
            <w:rPr>
              <w:rFonts w:ascii="Times New Roman" w:eastAsiaTheme="minorEastAsia" w:hAnsi="Times New Roman" w:cs="Times New Roman"/>
              <w:noProof/>
              <w:sz w:val="24"/>
              <w:szCs w:val="24"/>
              <w:lang w:eastAsia="en-AU"/>
            </w:rPr>
          </w:pPr>
          <w:hyperlink w:anchor="_Toc445921981" w:history="1">
            <w:r w:rsidRPr="001D2AF9">
              <w:rPr>
                <w:rStyle w:val="Hyperlink"/>
                <w:rFonts w:ascii="Times New Roman" w:hAnsi="Times New Roman" w:cs="Times New Roman"/>
                <w:noProof/>
                <w:sz w:val="24"/>
                <w:szCs w:val="24"/>
              </w:rPr>
              <w:t>Timeline</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81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7</w:t>
            </w:r>
            <w:r w:rsidRPr="001D2AF9">
              <w:rPr>
                <w:rFonts w:ascii="Times New Roman" w:hAnsi="Times New Roman" w:cs="Times New Roman"/>
                <w:noProof/>
                <w:webHidden/>
                <w:sz w:val="24"/>
                <w:szCs w:val="24"/>
              </w:rPr>
              <w:fldChar w:fldCharType="end"/>
            </w:r>
          </w:hyperlink>
        </w:p>
        <w:p w14:paraId="248373C2" w14:textId="77777777" w:rsidR="001D2AF9" w:rsidRPr="001D2AF9" w:rsidRDefault="001D2AF9" w:rsidP="001D2AF9">
          <w:pPr>
            <w:pStyle w:val="TOC1"/>
            <w:spacing w:line="360" w:lineRule="auto"/>
            <w:rPr>
              <w:rFonts w:ascii="Times New Roman" w:eastAsiaTheme="minorEastAsia" w:hAnsi="Times New Roman" w:cs="Times New Roman"/>
              <w:noProof/>
              <w:sz w:val="24"/>
              <w:szCs w:val="24"/>
              <w:lang w:eastAsia="en-AU"/>
            </w:rPr>
          </w:pPr>
          <w:hyperlink w:anchor="_Toc445921982" w:history="1">
            <w:r w:rsidRPr="001D2AF9">
              <w:rPr>
                <w:rStyle w:val="Hyperlink"/>
                <w:rFonts w:ascii="Times New Roman" w:hAnsi="Times New Roman" w:cs="Times New Roman"/>
                <w:noProof/>
                <w:sz w:val="24"/>
                <w:szCs w:val="24"/>
              </w:rPr>
              <w:t>Significance</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82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7</w:t>
            </w:r>
            <w:r w:rsidRPr="001D2AF9">
              <w:rPr>
                <w:rFonts w:ascii="Times New Roman" w:hAnsi="Times New Roman" w:cs="Times New Roman"/>
                <w:noProof/>
                <w:webHidden/>
                <w:sz w:val="24"/>
                <w:szCs w:val="24"/>
              </w:rPr>
              <w:fldChar w:fldCharType="end"/>
            </w:r>
          </w:hyperlink>
        </w:p>
        <w:p w14:paraId="61FCB0C4" w14:textId="77777777" w:rsidR="001D2AF9" w:rsidRPr="001D2AF9" w:rsidRDefault="001D2AF9" w:rsidP="001D2AF9">
          <w:pPr>
            <w:pStyle w:val="TOC1"/>
            <w:spacing w:line="360" w:lineRule="auto"/>
            <w:rPr>
              <w:rFonts w:ascii="Times New Roman" w:eastAsiaTheme="minorEastAsia" w:hAnsi="Times New Roman" w:cs="Times New Roman"/>
              <w:noProof/>
              <w:sz w:val="24"/>
              <w:szCs w:val="24"/>
              <w:lang w:eastAsia="en-AU"/>
            </w:rPr>
          </w:pPr>
          <w:hyperlink w:anchor="_Toc445921983" w:history="1">
            <w:r w:rsidRPr="001D2AF9">
              <w:rPr>
                <w:rStyle w:val="Hyperlink"/>
                <w:rFonts w:ascii="Times New Roman" w:hAnsi="Times New Roman" w:cs="Times New Roman"/>
                <w:noProof/>
                <w:sz w:val="24"/>
                <w:szCs w:val="24"/>
              </w:rPr>
              <w:t>References:</w:t>
            </w:r>
            <w:r w:rsidRPr="001D2AF9">
              <w:rPr>
                <w:rFonts w:ascii="Times New Roman" w:hAnsi="Times New Roman" w:cs="Times New Roman"/>
                <w:noProof/>
                <w:webHidden/>
                <w:sz w:val="24"/>
                <w:szCs w:val="24"/>
              </w:rPr>
              <w:tab/>
            </w:r>
            <w:r w:rsidRPr="001D2AF9">
              <w:rPr>
                <w:rFonts w:ascii="Times New Roman" w:hAnsi="Times New Roman" w:cs="Times New Roman"/>
                <w:noProof/>
                <w:webHidden/>
                <w:sz w:val="24"/>
                <w:szCs w:val="24"/>
              </w:rPr>
              <w:fldChar w:fldCharType="begin"/>
            </w:r>
            <w:r w:rsidRPr="001D2AF9">
              <w:rPr>
                <w:rFonts w:ascii="Times New Roman" w:hAnsi="Times New Roman" w:cs="Times New Roman"/>
                <w:noProof/>
                <w:webHidden/>
                <w:sz w:val="24"/>
                <w:szCs w:val="24"/>
              </w:rPr>
              <w:instrText xml:space="preserve"> PAGEREF _Toc445921983 \h </w:instrText>
            </w:r>
            <w:r w:rsidRPr="001D2AF9">
              <w:rPr>
                <w:rFonts w:ascii="Times New Roman" w:hAnsi="Times New Roman" w:cs="Times New Roman"/>
                <w:noProof/>
                <w:webHidden/>
                <w:sz w:val="24"/>
                <w:szCs w:val="24"/>
              </w:rPr>
            </w:r>
            <w:r w:rsidRPr="001D2AF9">
              <w:rPr>
                <w:rFonts w:ascii="Times New Roman" w:hAnsi="Times New Roman" w:cs="Times New Roman"/>
                <w:noProof/>
                <w:webHidden/>
                <w:sz w:val="24"/>
                <w:szCs w:val="24"/>
              </w:rPr>
              <w:fldChar w:fldCharType="separate"/>
            </w:r>
            <w:r w:rsidRPr="001D2AF9">
              <w:rPr>
                <w:rFonts w:ascii="Times New Roman" w:hAnsi="Times New Roman" w:cs="Times New Roman"/>
                <w:noProof/>
                <w:webHidden/>
                <w:sz w:val="24"/>
                <w:szCs w:val="24"/>
              </w:rPr>
              <w:t>18</w:t>
            </w:r>
            <w:r w:rsidRPr="001D2AF9">
              <w:rPr>
                <w:rFonts w:ascii="Times New Roman" w:hAnsi="Times New Roman" w:cs="Times New Roman"/>
                <w:noProof/>
                <w:webHidden/>
                <w:sz w:val="24"/>
                <w:szCs w:val="24"/>
              </w:rPr>
              <w:fldChar w:fldCharType="end"/>
            </w:r>
          </w:hyperlink>
        </w:p>
        <w:p w14:paraId="019E621C" w14:textId="77777777" w:rsidR="00783692" w:rsidRPr="000C3393" w:rsidRDefault="003800F8" w:rsidP="001D2AF9">
          <w:pPr>
            <w:spacing w:before="100" w:beforeAutospacing="1" w:line="360" w:lineRule="auto"/>
            <w:rPr>
              <w:rStyle w:val="Heading1Char"/>
              <w:rFonts w:ascii="Times New Roman" w:eastAsiaTheme="minorHAnsi" w:hAnsi="Times New Roman" w:cs="Times New Roman"/>
              <w:color w:val="auto"/>
              <w:sz w:val="22"/>
              <w:szCs w:val="22"/>
            </w:rPr>
          </w:pPr>
          <w:r w:rsidRPr="001D2AF9">
            <w:rPr>
              <w:rFonts w:ascii="Times New Roman" w:hAnsi="Times New Roman" w:cs="Times New Roman"/>
              <w:bCs/>
              <w:noProof/>
              <w:sz w:val="24"/>
              <w:szCs w:val="24"/>
            </w:rPr>
            <w:lastRenderedPageBreak/>
            <w:fldChar w:fldCharType="end"/>
          </w:r>
        </w:p>
      </w:sdtContent>
    </w:sdt>
    <w:p w14:paraId="5418F2F5" w14:textId="77777777" w:rsidR="008E4ACF" w:rsidRDefault="008E4ACF" w:rsidP="00B13574">
      <w:pPr>
        <w:pStyle w:val="Heading1"/>
        <w:rPr>
          <w:rStyle w:val="Heading1Char"/>
          <w:rFonts w:ascii="Times New Roman" w:hAnsi="Times New Roman" w:cs="Times New Roman"/>
        </w:rPr>
      </w:pPr>
    </w:p>
    <w:p w14:paraId="342671DD" w14:textId="77777777" w:rsidR="00B13574" w:rsidRPr="000C3393" w:rsidRDefault="00783692" w:rsidP="00B13574">
      <w:pPr>
        <w:pStyle w:val="Heading1"/>
        <w:rPr>
          <w:rStyle w:val="Heading1Char"/>
          <w:rFonts w:ascii="Times New Roman" w:hAnsi="Times New Roman" w:cs="Times New Roman"/>
        </w:rPr>
      </w:pPr>
      <w:bookmarkStart w:id="0" w:name="_Toc445921959"/>
      <w:r w:rsidRPr="000C3393">
        <w:rPr>
          <w:rStyle w:val="Heading1Char"/>
          <w:rFonts w:ascii="Times New Roman" w:hAnsi="Times New Roman" w:cs="Times New Roman"/>
        </w:rPr>
        <w:t>List of Abbreviations:</w:t>
      </w:r>
      <w:bookmarkEnd w:id="0"/>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8B78E47"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miRNA</w:t>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1" w:name="_Toc445921960"/>
      <w:r w:rsidRPr="000C3393">
        <w:rPr>
          <w:rStyle w:val="Heading1Char"/>
          <w:rFonts w:ascii="Times New Roman" w:hAnsi="Times New Roman" w:cs="Times New Roman"/>
          <w:b/>
          <w:sz w:val="28"/>
          <w:szCs w:val="24"/>
        </w:rPr>
        <w:lastRenderedPageBreak/>
        <w:t>Introduction</w:t>
      </w:r>
      <w:bookmarkEnd w:id="1"/>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05B0398C" w14:textId="47FAFBF7" w:rsidR="0085172D" w:rsidRPr="00BA26AD" w:rsidRDefault="00B560FE" w:rsidP="00BA26AD">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MicroRNAs are small non-coding RNAs that mediate a wide range of cellular processes by post-transcriptional gene regulation. </w:t>
      </w:r>
      <w:r w:rsidRPr="000C3393">
        <w:rPr>
          <w:rFonts w:ascii="Times New Roman" w:hAnsi="Times New Roman" w:cs="Times New Roman"/>
          <w:sz w:val="24"/>
          <w:szCs w:val="24"/>
        </w:rPr>
        <w:t xml:space="preserve">Functional microRNAs </w:t>
      </w:r>
      <w:r>
        <w:rPr>
          <w:rFonts w:ascii="Times New Roman" w:hAnsi="Times New Roman" w:cs="Times New Roman"/>
          <w:sz w:val="24"/>
          <w:szCs w:val="24"/>
        </w:rPr>
        <w:t xml:space="preserve">can be excreted and </w:t>
      </w:r>
      <w:r w:rsidRPr="000C3393">
        <w:rPr>
          <w:rFonts w:ascii="Times New Roman" w:hAnsi="Times New Roman" w:cs="Times New Roman"/>
          <w:sz w:val="24"/>
          <w:szCs w:val="24"/>
        </w:rPr>
        <w:t xml:space="preserve">integrated into recipient cells </w:t>
      </w:r>
      <w:r>
        <w:rPr>
          <w:rFonts w:ascii="Times New Roman" w:hAnsi="Times New Roman" w:cs="Times New Roman"/>
          <w:sz w:val="24"/>
          <w:szCs w:val="24"/>
        </w:rPr>
        <w:t>which supress</w:t>
      </w:r>
      <w:r w:rsidRPr="000C3393">
        <w:rPr>
          <w:rFonts w:ascii="Times New Roman" w:hAnsi="Times New Roman" w:cs="Times New Roman"/>
          <w:sz w:val="24"/>
          <w:szCs w:val="24"/>
        </w:rPr>
        <w:t xml:space="preserve"> their target p</w:t>
      </w:r>
      <w:r>
        <w:rPr>
          <w:rFonts w:ascii="Times New Roman" w:hAnsi="Times New Roman" w:cs="Times New Roman"/>
          <w:sz w:val="24"/>
          <w:szCs w:val="24"/>
        </w:rPr>
        <w:t xml:space="preserve">roteins and therefore pathways. Irregular control of miRNAs are </w:t>
      </w:r>
      <w:r w:rsidRPr="000C3393">
        <w:rPr>
          <w:rFonts w:ascii="Times New Roman" w:hAnsi="Times New Roman" w:cs="Times New Roman"/>
          <w:sz w:val="24"/>
          <w:szCs w:val="24"/>
        </w:rPr>
        <w:t xml:space="preserve">commonly exploited in </w:t>
      </w:r>
      <w:r w:rsidR="00BA26AD">
        <w:rPr>
          <w:rFonts w:ascii="Times New Roman" w:hAnsi="Times New Roman" w:cs="Times New Roman"/>
          <w:sz w:val="24"/>
          <w:szCs w:val="24"/>
        </w:rPr>
        <w:t xml:space="preserve">many pathologies, including </w:t>
      </w:r>
      <w:r w:rsidRPr="000C3393">
        <w:rPr>
          <w:rFonts w:ascii="Times New Roman" w:hAnsi="Times New Roman" w:cs="Times New Roman"/>
          <w:sz w:val="24"/>
          <w:szCs w:val="24"/>
        </w:rPr>
        <w:t>metastatic disease</w:t>
      </w:r>
      <w:r w:rsidR="00BA26AD">
        <w:rPr>
          <w:rFonts w:ascii="Times New Roman" w:hAnsi="Times New Roman" w:cs="Times New Roman"/>
          <w:sz w:val="24"/>
          <w:szCs w:val="24"/>
        </w:rPr>
        <w:t>,</w:t>
      </w:r>
      <w:r>
        <w:rPr>
          <w:rFonts w:ascii="Times New Roman" w:hAnsi="Times New Roman" w:cs="Times New Roman"/>
          <w:sz w:val="24"/>
          <w:szCs w:val="24"/>
        </w:rPr>
        <w:t xml:space="preserve"> </w:t>
      </w:r>
      <w:r w:rsidR="00BA26AD" w:rsidRPr="000C3393">
        <w:rPr>
          <w:rFonts w:ascii="Times New Roman" w:hAnsi="Times New Roman" w:cs="Times New Roman"/>
          <w:sz w:val="24"/>
          <w:szCs w:val="24"/>
        </w:rPr>
        <w:t>cardiac hypertrophy, and diabetes</w:t>
      </w:r>
      <w:r w:rsidR="00BA26AD">
        <w:rPr>
          <w:rFonts w:ascii="Times New Roman" w:hAnsi="Times New Roman" w:cs="Times New Roman"/>
          <w:sz w:val="24"/>
          <w:szCs w:val="24"/>
        </w:rPr>
        <w:t xml:space="preserve"> through extracellular vesicle (EV) release </w:t>
      </w:r>
      <w:r w:rsidRPr="000C3393">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imons and Simons 2002; Cohe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3; Falcone</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BA26AD" w:rsidRPr="000C3393">
        <w:rPr>
          <w:rFonts w:ascii="Times New Roman" w:hAnsi="Times New Roman" w:cs="Times New Roman"/>
          <w:sz w:val="24"/>
          <w:szCs w:val="24"/>
        </w:rPr>
        <w:t xml:space="preserve">However, the mechanism for microRNA sorting into extracellular vesicles has not been elucidated. </w:t>
      </w:r>
      <w:r w:rsidR="00BA26AD">
        <w:rPr>
          <w:rFonts w:ascii="Times New Roman" w:hAnsi="Times New Roman" w:cs="Times New Roman"/>
          <w:sz w:val="24"/>
          <w:szCs w:val="24"/>
        </w:rPr>
        <w:t>EVs</w:t>
      </w:r>
      <w:r w:rsidR="0085172D" w:rsidRPr="000C3393">
        <w:rPr>
          <w:rFonts w:ascii="Times New Roman" w:hAnsi="Times New Roman" w:cs="Times New Roman"/>
          <w:sz w:val="24"/>
          <w:szCs w:val="24"/>
        </w:rPr>
        <w:t xml:space="preserve"> are cell-derived lipid bound vesicles that house proteins and RNAs, including messenger and microRNAs, originating from the host cell</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Valad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0085172D"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Yo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w:t>
      </w:r>
      <w:r w:rsidR="00BA26AD">
        <w:rPr>
          <w:rFonts w:ascii="Times New Roman" w:hAnsi="Times New Roman" w:cs="Times New Roman"/>
          <w:sz w:val="24"/>
          <w:szCs w:val="24"/>
        </w:rPr>
        <w:t>Recently, EV miRNA c</w:t>
      </w:r>
      <w:r w:rsidR="003768B9" w:rsidRPr="000C3393">
        <w:rPr>
          <w:rFonts w:ascii="Times New Roman" w:hAnsi="Times New Roman" w:cs="Times New Roman"/>
          <w:sz w:val="24"/>
          <w:szCs w:val="24"/>
        </w:rPr>
        <w:t xml:space="preserve">argo sorting </w:t>
      </w:r>
      <w:r w:rsidR="00BA26AD">
        <w:rPr>
          <w:rFonts w:ascii="Times New Roman" w:hAnsi="Times New Roman" w:cs="Times New Roman"/>
          <w:sz w:val="24"/>
          <w:szCs w:val="24"/>
        </w:rPr>
        <w:t>found to be modulated by</w:t>
      </w:r>
      <w:r w:rsidR="00333E9F" w:rsidRPr="000C3393">
        <w:rPr>
          <w:rFonts w:ascii="Times New Roman" w:hAnsi="Times New Roman" w:cs="Times New Roman"/>
          <w:sz w:val="24"/>
          <w:szCs w:val="24"/>
        </w:rPr>
        <w:t xml:space="preserve"> changes</w:t>
      </w:r>
      <w:r w:rsidR="00537CB0" w:rsidRPr="000C3393">
        <w:rPr>
          <w:rFonts w:ascii="Times New Roman" w:hAnsi="Times New Roman" w:cs="Times New Roman"/>
          <w:sz w:val="24"/>
          <w:szCs w:val="24"/>
        </w:rPr>
        <w:t xml:space="preserve"> in lipid raft composition</w:t>
      </w:r>
      <w:r w:rsidR="00BA26AD">
        <w:rPr>
          <w:rFonts w:ascii="Times New Roman" w:hAnsi="Times New Roman" w:cs="Times New Roman"/>
          <w:sz w:val="24"/>
          <w:szCs w:val="24"/>
        </w:rPr>
        <w:t xml:space="preserve"> </w: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BA26AD">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BA26AD">
        <w:rPr>
          <w:rFonts w:ascii="Times New Roman" w:hAnsi="Times New Roman" w:cs="Times New Roman"/>
          <w:sz w:val="24"/>
          <w:szCs w:val="24"/>
        </w:rPr>
        <w:fldChar w:fldCharType="end"/>
      </w:r>
      <w:r w:rsidR="00BA26AD">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w:t>
      </w:r>
      <w:r w:rsidR="00755718">
        <w:rPr>
          <w:rFonts w:ascii="Times New Roman" w:hAnsi="Times New Roman" w:cs="Times New Roman"/>
          <w:sz w:val="24"/>
          <w:szCs w:val="24"/>
        </w:rPr>
        <w:t xml:space="preserve"> </w:t>
      </w:r>
      <w:r w:rsidR="00C773CC">
        <w:rPr>
          <w:rFonts w:ascii="Times New Roman" w:hAnsi="Times New Roman" w:cs="Times New Roman"/>
          <w:sz w:val="24"/>
          <w:szCs w:val="24"/>
        </w:rPr>
        <w:t xml:space="preserve">previously established experimental system based on </w:t>
      </w:r>
      <w:r w:rsidR="00755718">
        <w:rPr>
          <w:rFonts w:ascii="Times New Roman" w:hAnsi="Times New Roman" w:cs="Times New Roman"/>
          <w:sz w:val="24"/>
          <w:szCs w:val="24"/>
        </w:rPr>
        <w:t xml:space="preserve">the </w:t>
      </w:r>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r w:rsidR="00755718">
        <w:rPr>
          <w:rFonts w:ascii="Times New Roman" w:hAnsi="Times New Roman" w:cs="Times New Roman"/>
          <w:sz w:val="24"/>
          <w:szCs w:val="24"/>
        </w:rPr>
        <w:t>line</w:t>
      </w:r>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r w:rsidR="00031795">
        <w:rPr>
          <w:rFonts w:ascii="Times New Roman" w:hAnsi="Times New Roman" w:cs="Times New Roman"/>
          <w:sz w:val="24"/>
          <w:szCs w:val="24"/>
        </w:rPr>
        <w:t xml:space="preserve"> </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405BD5"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2; Inder et al. 2014; Moo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w:t>
      </w:r>
      <w:r w:rsidR="00BA26AD">
        <w:rPr>
          <w:rFonts w:ascii="Times New Roman" w:hAnsi="Times New Roman" w:cs="Times New Roman"/>
          <w:sz w:val="24"/>
          <w:szCs w:val="24"/>
        </w:rPr>
        <w:t>excreted miRNA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2" w:name="_Toc445921961"/>
      <w:r w:rsidRPr="000C3393">
        <w:rPr>
          <w:rStyle w:val="Heading1Char"/>
          <w:rFonts w:ascii="Times New Roman" w:hAnsi="Times New Roman" w:cs="Times New Roman"/>
          <w:b/>
          <w:sz w:val="28"/>
          <w:szCs w:val="24"/>
        </w:rPr>
        <w:t>Background</w:t>
      </w:r>
      <w:bookmarkEnd w:id="2"/>
      <w:r w:rsidRPr="000C3393">
        <w:rPr>
          <w:rFonts w:ascii="Times New Roman" w:hAnsi="Times New Roman" w:cs="Times New Roman"/>
          <w:b/>
          <w:sz w:val="28"/>
          <w:szCs w:val="24"/>
        </w:rPr>
        <w:t>:</w:t>
      </w:r>
    </w:p>
    <w:p w14:paraId="4E3599D0" w14:textId="77777777" w:rsidR="00822721" w:rsidRPr="000C3393" w:rsidRDefault="00822721" w:rsidP="00822721">
      <w:pPr>
        <w:pStyle w:val="NoSpacing"/>
        <w:spacing w:line="480" w:lineRule="auto"/>
        <w:rPr>
          <w:rFonts w:ascii="Times New Roman" w:hAnsi="Times New Roman" w:cs="Times New Roman"/>
          <w:b/>
          <w:sz w:val="24"/>
          <w:szCs w:val="24"/>
        </w:rPr>
      </w:pPr>
      <w:bookmarkStart w:id="3" w:name="_Toc445921962"/>
      <w:r w:rsidRPr="000C3393">
        <w:rPr>
          <w:rStyle w:val="Heading2Char"/>
          <w:rFonts w:ascii="Times New Roman" w:hAnsi="Times New Roman" w:cs="Times New Roman"/>
          <w:b/>
          <w:sz w:val="24"/>
          <w:szCs w:val="24"/>
        </w:rPr>
        <w:t>microRNAs:</w:t>
      </w:r>
      <w:bookmarkEnd w:id="3"/>
      <w:r w:rsidRPr="000C3393">
        <w:rPr>
          <w:rFonts w:ascii="Times New Roman" w:hAnsi="Times New Roman" w:cs="Times New Roman"/>
          <w:b/>
          <w:color w:val="2E74B5" w:themeColor="accent1" w:themeShade="BF"/>
          <w:sz w:val="24"/>
          <w:szCs w:val="24"/>
        </w:rPr>
        <w:t xml:space="preserve"> </w:t>
      </w:r>
      <w:r w:rsidRPr="000C3393">
        <w:rPr>
          <w:rStyle w:val="Heading2Char"/>
          <w:rFonts w:ascii="Times New Roman" w:hAnsi="Times New Roman" w:cs="Times New Roman"/>
          <w:b/>
          <w:sz w:val="24"/>
          <w:szCs w:val="24"/>
        </w:rPr>
        <w:t>function and export</w:t>
      </w:r>
      <w:r w:rsidRPr="000C3393">
        <w:rPr>
          <w:rFonts w:ascii="Times New Roman" w:hAnsi="Times New Roman" w:cs="Times New Roman"/>
          <w:b/>
          <w:sz w:val="24"/>
          <w:szCs w:val="24"/>
        </w:rPr>
        <w:t xml:space="preserve">. </w:t>
      </w:r>
    </w:p>
    <w:p w14:paraId="24FB5F95" w14:textId="030A65AC" w:rsidR="0055521E" w:rsidRPr="004806F2" w:rsidRDefault="00822721" w:rsidP="004806F2">
      <w:pPr>
        <w:pStyle w:val="NoSpacing"/>
        <w:spacing w:line="480" w:lineRule="auto"/>
        <w:ind w:firstLine="142"/>
        <w:rPr>
          <w:rFonts w:ascii="Times New Roman" w:hAnsi="Times New Roman" w:cs="Times New Roman"/>
          <w:b/>
          <w:sz w:val="28"/>
          <w:szCs w:val="24"/>
        </w:rPr>
      </w:pPr>
      <w:r w:rsidRPr="000C3393">
        <w:rPr>
          <w:rFonts w:ascii="Times New Roman" w:hAnsi="Times New Roman" w:cs="Times New Roman"/>
          <w:sz w:val="24"/>
          <w:szCs w:val="24"/>
        </w:rPr>
        <w:t xml:space="preserve">MicroRNAs (miRNAs) have been found to </w:t>
      </w:r>
      <w:r w:rsidR="009656F4">
        <w:rPr>
          <w:rFonts w:ascii="Times New Roman" w:hAnsi="Times New Roman" w:cs="Times New Roman"/>
          <w:sz w:val="24"/>
          <w:szCs w:val="24"/>
        </w:rPr>
        <w:t xml:space="preserve">be involved in most developmental and pathological processes due to its ubiquitous </w:t>
      </w:r>
      <w:r w:rsidR="00BD1D4F">
        <w:rPr>
          <w:rFonts w:ascii="Times New Roman" w:hAnsi="Times New Roman" w:cs="Times New Roman"/>
          <w:sz w:val="24"/>
          <w:szCs w:val="24"/>
        </w:rPr>
        <w:t xml:space="preserve">gene regulatory function. </w:t>
      </w:r>
      <w:r w:rsidR="00911E41" w:rsidRPr="00911E41">
        <w:rPr>
          <w:rFonts w:ascii="Times New Roman" w:hAnsi="Times New Roman" w:cs="Times New Roman"/>
          <w:color w:val="000000"/>
          <w:sz w:val="24"/>
          <w:shd w:val="clear" w:color="auto" w:fill="FFFFFF"/>
        </w:rPr>
        <w:t>The</w:t>
      </w:r>
      <w:r w:rsidR="00911E41">
        <w:rPr>
          <w:rFonts w:ascii="Times New Roman" w:hAnsi="Times New Roman" w:cs="Times New Roman"/>
          <w:color w:val="000000"/>
          <w:sz w:val="24"/>
          <w:shd w:val="clear" w:color="auto" w:fill="FFFFFF"/>
        </w:rPr>
        <w:t xml:space="preserve"> functional</w:t>
      </w:r>
      <w:r w:rsidR="00911E41" w:rsidRPr="00911E41">
        <w:rPr>
          <w:rFonts w:ascii="Times New Roman" w:hAnsi="Times New Roman" w:cs="Times New Roman"/>
          <w:color w:val="000000"/>
          <w:sz w:val="24"/>
          <w:shd w:val="clear" w:color="auto" w:fill="FFFFFF"/>
        </w:rPr>
        <w:t xml:space="preserve"> miRNA </w:t>
      </w:r>
      <w:r w:rsidR="00911E41" w:rsidRPr="00911E41">
        <w:rPr>
          <w:rFonts w:ascii="Times New Roman" w:hAnsi="Times New Roman" w:cs="Times New Roman"/>
          <w:color w:val="000000"/>
          <w:sz w:val="24"/>
          <w:shd w:val="clear" w:color="auto" w:fill="FFFFFF"/>
        </w:rPr>
        <w:lastRenderedPageBreak/>
        <w:t>sequences (~19-24 nt) are derived from longer transcripts that undergo processing and shuttling events to give rise to functional mature sequences</w:t>
      </w:r>
      <w:r w:rsidR="00911E41">
        <w:rPr>
          <w:rFonts w:ascii="Times New Roman" w:hAnsi="Times New Roman" w:cs="Times New Roman"/>
          <w:color w:val="000000"/>
          <w:sz w:val="24"/>
          <w:shd w:val="clear" w:color="auto" w:fill="FFFFFF"/>
        </w:rPr>
        <w:t>,</w:t>
      </w:r>
      <w:r w:rsidR="00911E41" w:rsidRPr="00911E41">
        <w:rPr>
          <w:rFonts w:ascii="Times New Roman" w:hAnsi="Times New Roman" w:cs="Times New Roman"/>
          <w:color w:val="000000"/>
          <w:sz w:val="24"/>
          <w:shd w:val="clear" w:color="auto" w:fill="FFFFFF"/>
        </w:rPr>
        <w:t xml:space="preserve"> known to induce RNA degradation</w:t>
      </w:r>
      <w:r w:rsidR="009656F4">
        <w:rPr>
          <w:rFonts w:ascii="Times New Roman" w:hAnsi="Times New Roman" w:cs="Times New Roman"/>
          <w:color w:val="000000"/>
          <w:sz w:val="24"/>
          <w:shd w:val="clear" w:color="auto" w:fill="FFFFFF"/>
        </w:rPr>
        <w:t xml:space="preserve"> </w:t>
      </w:r>
      <w:r w:rsidR="004806F2">
        <w:rPr>
          <w:rFonts w:ascii="Times New Roman" w:hAnsi="Times New Roman" w:cs="Times New Roman"/>
          <w:color w:val="000000"/>
          <w:sz w:val="24"/>
          <w:shd w:val="clear" w:color="auto" w:fill="FFFFFF"/>
        </w:rPr>
        <w:fldChar w:fldCharType="begin"/>
      </w:r>
      <w:r w:rsidR="004806F2">
        <w:rPr>
          <w:rFonts w:ascii="Times New Roman" w:hAnsi="Times New Roman" w:cs="Times New Roman"/>
          <w:color w:val="000000"/>
          <w:sz w:val="24"/>
          <w:shd w:val="clear" w:color="auto" w:fill="FFFFFF"/>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4806F2">
        <w:rPr>
          <w:rFonts w:ascii="Times New Roman" w:hAnsi="Times New Roman" w:cs="Times New Roman"/>
          <w:color w:val="000000"/>
          <w:sz w:val="24"/>
          <w:shd w:val="clear" w:color="auto" w:fill="FFFFFF"/>
        </w:rPr>
        <w:fldChar w:fldCharType="separate"/>
      </w:r>
      <w:r w:rsidR="004806F2">
        <w:rPr>
          <w:rFonts w:ascii="Times New Roman" w:hAnsi="Times New Roman" w:cs="Times New Roman"/>
          <w:noProof/>
          <w:color w:val="000000"/>
          <w:sz w:val="24"/>
          <w:shd w:val="clear" w:color="auto" w:fill="FFFFFF"/>
        </w:rPr>
        <w:t>(Ha and Kim 2014)</w:t>
      </w:r>
      <w:r w:rsidR="004806F2">
        <w:rPr>
          <w:rFonts w:ascii="Times New Roman" w:hAnsi="Times New Roman" w:cs="Times New Roman"/>
          <w:color w:val="000000"/>
          <w:sz w:val="24"/>
          <w:shd w:val="clear" w:color="auto" w:fill="FFFFFF"/>
        </w:rPr>
        <w:fldChar w:fldCharType="end"/>
      </w:r>
      <w:r w:rsidR="00911E41" w:rsidRPr="00911E41">
        <w:rPr>
          <w:rFonts w:ascii="Times New Roman" w:hAnsi="Times New Roman" w:cs="Times New Roman"/>
          <w:color w:val="000000"/>
          <w:sz w:val="24"/>
          <w:shd w:val="clear" w:color="auto" w:fill="FFFFFF"/>
        </w:rPr>
        <w:t xml:space="preserve">. Typically, the mature miRNA sequence interact with the 3’ untranslated region (3’-UTR) of its target transcripts </w:t>
      </w:r>
      <w:r w:rsidR="00911E41">
        <w:rPr>
          <w:rFonts w:ascii="Times New Roman" w:hAnsi="Times New Roman" w:cs="Times New Roman"/>
          <w:color w:val="000000"/>
          <w:sz w:val="24"/>
          <w:shd w:val="clear" w:color="auto" w:fill="FFFFFF"/>
        </w:rPr>
        <w:t>and guides a multi-protein RNA i</w:t>
      </w:r>
      <w:r w:rsidR="00911E41" w:rsidRPr="00911E41">
        <w:rPr>
          <w:rFonts w:ascii="Times New Roman" w:hAnsi="Times New Roman" w:cs="Times New Roman"/>
          <w:color w:val="000000"/>
          <w:sz w:val="24"/>
          <w:shd w:val="clear" w:color="auto" w:fill="FFFFFF"/>
        </w:rPr>
        <w:t xml:space="preserve">nduced silencing complex (RISC) to </w:t>
      </w:r>
      <w:r w:rsidR="00911E41">
        <w:rPr>
          <w:rFonts w:ascii="Times New Roman" w:hAnsi="Times New Roman" w:cs="Times New Roman"/>
          <w:color w:val="000000"/>
          <w:sz w:val="24"/>
          <w:shd w:val="clear" w:color="auto" w:fill="FFFFFF"/>
        </w:rPr>
        <w:t>destine these molecules for degradation</w:t>
      </w:r>
      <w:r w:rsidR="0091783B">
        <w:rPr>
          <w:rFonts w:ascii="Times New Roman" w:hAnsi="Times New Roman" w:cs="Times New Roman"/>
          <w:color w:val="000000"/>
          <w:sz w:val="24"/>
          <w:shd w:val="clear" w:color="auto" w:fill="FFFFFF"/>
        </w:rPr>
        <w:t xml:space="preserve"> or translational inhibition</w:t>
      </w:r>
      <w:r w:rsidR="009656F4">
        <w:rPr>
          <w:rFonts w:ascii="Times New Roman" w:hAnsi="Times New Roman" w:cs="Times New Roman"/>
          <w:color w:val="000000"/>
          <w:sz w:val="24"/>
          <w:shd w:val="clear" w:color="auto" w:fill="FFFFFF"/>
        </w:rPr>
        <w:t xml:space="preserve"> </w:t>
      </w:r>
      <w:r w:rsidR="009656F4">
        <w:rPr>
          <w:rFonts w:ascii="Times New Roman" w:hAnsi="Times New Roman" w:cs="Times New Roman"/>
          <w:color w:val="000000"/>
          <w:sz w:val="24"/>
          <w:shd w:val="clear" w:color="auto" w:fill="FFFFFF"/>
        </w:rPr>
        <w:fldChar w:fldCharType="begin"/>
      </w:r>
      <w:r w:rsidR="009656F4">
        <w:rPr>
          <w:rFonts w:ascii="Times New Roman" w:hAnsi="Times New Roman" w:cs="Times New Roman"/>
          <w:color w:val="000000"/>
          <w:sz w:val="24"/>
          <w:shd w:val="clear" w:color="auto" w:fill="FFFFFF"/>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9656F4">
        <w:rPr>
          <w:rFonts w:ascii="Times New Roman" w:hAnsi="Times New Roman" w:cs="Times New Roman"/>
          <w:color w:val="000000"/>
          <w:sz w:val="24"/>
          <w:shd w:val="clear" w:color="auto" w:fill="FFFFFF"/>
        </w:rPr>
        <w:fldChar w:fldCharType="separate"/>
      </w:r>
      <w:r w:rsidR="009656F4">
        <w:rPr>
          <w:rFonts w:ascii="Times New Roman" w:hAnsi="Times New Roman" w:cs="Times New Roman"/>
          <w:noProof/>
          <w:color w:val="000000"/>
          <w:sz w:val="24"/>
          <w:shd w:val="clear" w:color="auto" w:fill="FFFFFF"/>
        </w:rPr>
        <w:t>(Djuranovic</w:t>
      </w:r>
      <w:r w:rsidR="009656F4" w:rsidRPr="009656F4">
        <w:rPr>
          <w:rFonts w:ascii="Times New Roman" w:hAnsi="Times New Roman" w:cs="Times New Roman"/>
          <w:i/>
          <w:noProof/>
          <w:color w:val="000000"/>
          <w:sz w:val="24"/>
          <w:shd w:val="clear" w:color="auto" w:fill="FFFFFF"/>
        </w:rPr>
        <w:t xml:space="preserve"> et al.</w:t>
      </w:r>
      <w:r w:rsidR="009656F4">
        <w:rPr>
          <w:rFonts w:ascii="Times New Roman" w:hAnsi="Times New Roman" w:cs="Times New Roman"/>
          <w:noProof/>
          <w:color w:val="000000"/>
          <w:sz w:val="24"/>
          <w:shd w:val="clear" w:color="auto" w:fill="FFFFFF"/>
        </w:rPr>
        <w:t xml:space="preserve"> 2012)</w:t>
      </w:r>
      <w:r w:rsidR="009656F4">
        <w:rPr>
          <w:rFonts w:ascii="Times New Roman" w:hAnsi="Times New Roman" w:cs="Times New Roman"/>
          <w:color w:val="000000"/>
          <w:sz w:val="24"/>
          <w:shd w:val="clear" w:color="auto" w:fill="FFFFFF"/>
        </w:rPr>
        <w:fldChar w:fldCharType="end"/>
      </w:r>
      <w:r w:rsidR="009656F4">
        <w:rPr>
          <w:rFonts w:ascii="Times New Roman" w:hAnsi="Times New Roman" w:cs="Times New Roman"/>
          <w:color w:val="000000"/>
          <w:sz w:val="24"/>
          <w:shd w:val="clear" w:color="auto" w:fill="FFFFFF"/>
        </w:rPr>
        <w:t>.</w:t>
      </w:r>
      <w:r w:rsidR="0055521E" w:rsidRPr="000C3393">
        <w:rPr>
          <w:rFonts w:ascii="Times New Roman" w:hAnsi="Times New Roman" w:cs="Times New Roman"/>
          <w:sz w:val="24"/>
          <w:szCs w:val="24"/>
        </w:rPr>
        <w:t xml:space="preserve"> </w:t>
      </w:r>
      <w:r w:rsidR="00BD1D4F">
        <w:rPr>
          <w:rFonts w:ascii="Times New Roman" w:hAnsi="Times New Roman" w:cs="Times New Roman"/>
          <w:sz w:val="24"/>
          <w:szCs w:val="24"/>
        </w:rPr>
        <w:t xml:space="preserve">As of 2014, 2,588 mature miRNA sequences had been discovered, where each miRNA can target </w:t>
      </w:r>
      <w:r w:rsidR="0055521E" w:rsidRPr="000C3393">
        <w:rPr>
          <w:rFonts w:ascii="Times New Roman" w:hAnsi="Times New Roman" w:cs="Times New Roman"/>
          <w:sz w:val="24"/>
          <w:szCs w:val="24"/>
        </w:rPr>
        <w:t xml:space="preserve">hundreds of </w:t>
      </w:r>
      <w:r w:rsidR="00BD1D4F">
        <w:rPr>
          <w:rFonts w:ascii="Times New Roman" w:hAnsi="Times New Roman" w:cs="Times New Roman"/>
          <w:sz w:val="24"/>
          <w:szCs w:val="24"/>
        </w:rPr>
        <w:t>transcripts</w:t>
      </w:r>
      <w:r w:rsidR="0055521E" w:rsidRPr="000C3393">
        <w:rPr>
          <w:rFonts w:ascii="Times New Roman" w:hAnsi="Times New Roman" w:cs="Times New Roman"/>
          <w:sz w:val="24"/>
          <w:szCs w:val="24"/>
        </w:rPr>
        <w:t xml:space="preserve"> for degradation</w:t>
      </w:r>
      <w:r w:rsidR="00BD1D4F">
        <w:rPr>
          <w:rFonts w:ascii="Times New Roman" w:hAnsi="Times New Roman" w:cs="Times New Roman"/>
          <w:sz w:val="24"/>
          <w:szCs w:val="24"/>
        </w:rPr>
        <w:t xml:space="preserve"> using the RISC mechanism (</w:t>
      </w:r>
      <w:r w:rsidR="009B53D7">
        <w:rPr>
          <w:rFonts w:ascii="Times New Roman" w:hAnsi="Times New Roman" w:cs="Times New Roman"/>
          <w:sz w:val="24"/>
          <w:szCs w:val="24"/>
        </w:rPr>
        <w:t>miRBase</w:t>
      </w:r>
      <w:r w:rsidR="00BD1D4F">
        <w:rPr>
          <w:rFonts w:ascii="Times New Roman" w:hAnsi="Times New Roman" w:cs="Times New Roman"/>
          <w:sz w:val="24"/>
          <w:szCs w:val="24"/>
        </w:rPr>
        <w:t xml:space="preserve"> </w:t>
      </w:r>
      <w:r w:rsidR="009B53D7">
        <w:rPr>
          <w:rFonts w:ascii="Times New Roman" w:hAnsi="Times New Roman" w:cs="Times New Roman"/>
          <w:sz w:val="24"/>
          <w:szCs w:val="24"/>
        </w:rPr>
        <w:t>2014</w:t>
      </w:r>
      <w:r w:rsidR="00BD1D4F">
        <w:rPr>
          <w:rFonts w:ascii="Times New Roman" w:hAnsi="Times New Roman" w:cs="Times New Roman"/>
          <w:sz w:val="24"/>
          <w:szCs w:val="24"/>
        </w:rPr>
        <w:t>)</w:t>
      </w:r>
      <w:r w:rsidR="0055521E" w:rsidRPr="000C3393">
        <w:rPr>
          <w:rFonts w:ascii="Times New Roman" w:hAnsi="Times New Roman" w:cs="Times New Roman"/>
          <w:sz w:val="24"/>
          <w:szCs w:val="24"/>
        </w:rPr>
        <w:t xml:space="preserve">. </w:t>
      </w:r>
      <w:r w:rsidR="009B53D7">
        <w:rPr>
          <w:rFonts w:ascii="Times New Roman" w:hAnsi="Times New Roman" w:cs="Times New Roman"/>
          <w:sz w:val="24"/>
          <w:szCs w:val="24"/>
        </w:rPr>
        <w:t xml:space="preserve">Hereby, tight spatial and temporal regulation of miRNAs is required to avoid dysregulation in many vital cellular pathways </w:t>
      </w:r>
      <w:r w:rsidR="009B53D7">
        <w:rPr>
          <w:rFonts w:ascii="Times New Roman" w:hAnsi="Times New Roman" w:cs="Times New Roman"/>
          <w:sz w:val="24"/>
          <w:szCs w:val="24"/>
        </w:rPr>
        <w:fldChar w:fldCharType="begin"/>
      </w:r>
      <w:r w:rsidR="009B53D7">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9B53D7">
        <w:rPr>
          <w:rFonts w:ascii="Times New Roman" w:hAnsi="Times New Roman" w:cs="Times New Roman"/>
          <w:sz w:val="24"/>
          <w:szCs w:val="24"/>
        </w:rPr>
        <w:fldChar w:fldCharType="separate"/>
      </w:r>
      <w:r w:rsidR="009B53D7">
        <w:rPr>
          <w:rFonts w:ascii="Times New Roman" w:hAnsi="Times New Roman" w:cs="Times New Roman"/>
          <w:noProof/>
          <w:sz w:val="24"/>
          <w:szCs w:val="24"/>
        </w:rPr>
        <w:t>(Ha and Kim 2014)</w:t>
      </w:r>
      <w:r w:rsidR="009B53D7">
        <w:rPr>
          <w:rFonts w:ascii="Times New Roman" w:hAnsi="Times New Roman" w:cs="Times New Roman"/>
          <w:sz w:val="24"/>
          <w:szCs w:val="24"/>
        </w:rPr>
        <w:fldChar w:fldCharType="end"/>
      </w:r>
      <w:r w:rsidR="009B53D7">
        <w:rPr>
          <w:rFonts w:ascii="Times New Roman" w:hAnsi="Times New Roman" w:cs="Times New Roman"/>
          <w:sz w:val="24"/>
          <w:szCs w:val="24"/>
        </w:rPr>
        <w:t xml:space="preserve">. </w:t>
      </w:r>
      <w:r w:rsidR="0055521E" w:rsidRPr="000C3393">
        <w:rPr>
          <w:rFonts w:ascii="Times New Roman" w:hAnsi="Times New Roman" w:cs="Times New Roman"/>
          <w:sz w:val="24"/>
          <w:szCs w:val="24"/>
        </w:rPr>
        <w:t xml:space="preserve">In particular, </w:t>
      </w:r>
      <w:r w:rsidR="009B53D7">
        <w:rPr>
          <w:rFonts w:ascii="Times New Roman" w:hAnsi="Times New Roman" w:cs="Times New Roman"/>
          <w:sz w:val="24"/>
          <w:szCs w:val="24"/>
        </w:rPr>
        <w:t>dysregulation of</w:t>
      </w:r>
      <w:r w:rsidR="0055521E" w:rsidRPr="000C3393">
        <w:rPr>
          <w:rFonts w:ascii="Times New Roman" w:hAnsi="Times New Roman" w:cs="Times New Roman"/>
          <w:sz w:val="24"/>
          <w:szCs w:val="24"/>
        </w:rPr>
        <w:t xml:space="preserve"> miRNAs that dictate differentiation, replication and adhesion had been implicated in cancer-like properties</w:t>
      </w:r>
      <w:r w:rsidR="0055521E">
        <w:rPr>
          <w:rFonts w:ascii="Times New Roman" w:hAnsi="Times New Roman" w:cs="Times New Roman"/>
          <w:sz w:val="24"/>
          <w:szCs w:val="24"/>
        </w:rPr>
        <w:t xml:space="preserve"> </w:t>
      </w:r>
      <w:r w:rsidR="0055521E" w:rsidRPr="000C3393">
        <w:rPr>
          <w:rFonts w:ascii="Times New Roman" w:hAnsi="Times New Roman" w:cs="Times New Roman"/>
          <w:sz w:val="24"/>
          <w:szCs w:val="24"/>
        </w:rPr>
        <w:fldChar w:fldCharType="begin"/>
      </w:r>
      <w:r w:rsidR="0055521E">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55521E" w:rsidRPr="000C3393">
        <w:rPr>
          <w:rFonts w:ascii="Times New Roman" w:hAnsi="Times New Roman" w:cs="Times New Roman"/>
          <w:sz w:val="24"/>
          <w:szCs w:val="24"/>
        </w:rPr>
        <w:fldChar w:fldCharType="separate"/>
      </w:r>
      <w:r w:rsidR="0055521E">
        <w:rPr>
          <w:rFonts w:ascii="Times New Roman" w:hAnsi="Times New Roman" w:cs="Times New Roman"/>
          <w:noProof/>
          <w:sz w:val="24"/>
          <w:szCs w:val="24"/>
        </w:rPr>
        <w:t>(Hashimoto</w:t>
      </w:r>
      <w:r w:rsidR="0055521E" w:rsidRPr="00002BB9">
        <w:rPr>
          <w:rFonts w:ascii="Times New Roman" w:hAnsi="Times New Roman" w:cs="Times New Roman"/>
          <w:i/>
          <w:noProof/>
          <w:sz w:val="24"/>
          <w:szCs w:val="24"/>
        </w:rPr>
        <w:t xml:space="preserve"> et al.</w:t>
      </w:r>
      <w:r w:rsidR="0055521E">
        <w:rPr>
          <w:rFonts w:ascii="Times New Roman" w:hAnsi="Times New Roman" w:cs="Times New Roman"/>
          <w:noProof/>
          <w:sz w:val="24"/>
          <w:szCs w:val="24"/>
        </w:rPr>
        <w:t xml:space="preserve"> 2013)</w:t>
      </w:r>
      <w:r w:rsidR="0055521E" w:rsidRPr="000C3393">
        <w:rPr>
          <w:rFonts w:ascii="Times New Roman" w:hAnsi="Times New Roman" w:cs="Times New Roman"/>
          <w:sz w:val="24"/>
          <w:szCs w:val="24"/>
        </w:rPr>
        <w:fldChar w:fldCharType="end"/>
      </w:r>
      <w:r w:rsidR="000675A8">
        <w:rPr>
          <w:rFonts w:ascii="Times New Roman" w:hAnsi="Times New Roman" w:cs="Times New Roman"/>
          <w:sz w:val="24"/>
          <w:szCs w:val="24"/>
        </w:rPr>
        <w:t>.</w:t>
      </w:r>
      <w:r w:rsidR="00BA26AD">
        <w:rPr>
          <w:rFonts w:ascii="Times New Roman" w:hAnsi="Times New Roman" w:cs="Times New Roman"/>
          <w:sz w:val="24"/>
          <w:szCs w:val="24"/>
        </w:rPr>
        <w:t xml:space="preserve">  </w:t>
      </w:r>
    </w:p>
    <w:p w14:paraId="5A8EB024" w14:textId="5127EA81" w:rsidR="0055521E" w:rsidRDefault="0055521E" w:rsidP="009B53D7">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MiRNAs </w:t>
      </w:r>
      <w:r w:rsidR="000675A8">
        <w:rPr>
          <w:rFonts w:ascii="Times New Roman" w:hAnsi="Times New Roman" w:cs="Times New Roman"/>
          <w:sz w:val="24"/>
          <w:szCs w:val="24"/>
        </w:rPr>
        <w:t>are known to be</w:t>
      </w:r>
      <w:r w:rsidRPr="000C3393">
        <w:rPr>
          <w:rFonts w:ascii="Times New Roman" w:hAnsi="Times New Roman" w:cs="Times New Roman"/>
          <w:sz w:val="24"/>
          <w:szCs w:val="24"/>
        </w:rPr>
        <w:t xml:space="preserve"> secreted and </w:t>
      </w:r>
      <w:r w:rsidR="000675A8">
        <w:rPr>
          <w:rFonts w:ascii="Times New Roman" w:hAnsi="Times New Roman" w:cs="Times New Roman"/>
          <w:sz w:val="24"/>
          <w:szCs w:val="24"/>
        </w:rPr>
        <w:t>taken</w:t>
      </w:r>
      <w:r w:rsidRPr="000C3393">
        <w:rPr>
          <w:rFonts w:ascii="Times New Roman" w:hAnsi="Times New Roman" w:cs="Times New Roman"/>
          <w:sz w:val="24"/>
          <w:szCs w:val="24"/>
        </w:rPr>
        <w:t xml:space="preserve"> into other cells </w:t>
      </w:r>
      <w:r w:rsidR="000675A8">
        <w:rPr>
          <w:rFonts w:ascii="Times New Roman" w:hAnsi="Times New Roman" w:cs="Times New Roman"/>
          <w:sz w:val="24"/>
          <w:szCs w:val="24"/>
        </w:rPr>
        <w:t>to promote this post-transcriptional regulatory</w:t>
      </w:r>
      <w:r w:rsidRPr="000C3393">
        <w:rPr>
          <w:rFonts w:ascii="Times New Roman" w:hAnsi="Times New Roman" w:cs="Times New Roman"/>
          <w:sz w:val="24"/>
          <w:szCs w:val="24"/>
        </w:rPr>
        <w:t xml:space="preserve"> function, thus providing as a mechanism </w:t>
      </w:r>
      <w:r w:rsidR="00060879">
        <w:rPr>
          <w:rFonts w:ascii="Times New Roman" w:hAnsi="Times New Roman" w:cs="Times New Roman"/>
          <w:sz w:val="24"/>
          <w:szCs w:val="24"/>
        </w:rPr>
        <w:t>for intercellular communication</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annafon and Ding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446B8F">
        <w:rPr>
          <w:rFonts w:ascii="Times New Roman" w:hAnsi="Times New Roman" w:cs="Times New Roman"/>
          <w:sz w:val="24"/>
          <w:szCs w:val="24"/>
        </w:rPr>
        <w:t xml:space="preserve"> Dysregulation of extracellular miRNAs, from extracellular vesicles (EVs), had been linked to metastasising cancers, cardiac diseases and Diabetes.</w:t>
      </w:r>
      <w:r>
        <w:rPr>
          <w:rFonts w:ascii="Times New Roman" w:hAnsi="Times New Roman" w:cs="Times New Roman"/>
          <w:sz w:val="24"/>
          <w:szCs w:val="24"/>
        </w:rPr>
        <w:t xml:space="preserve"> </w:t>
      </w:r>
      <w:r w:rsidR="00446B8F">
        <w:rPr>
          <w:rFonts w:ascii="Times New Roman" w:hAnsi="Times New Roman" w:cs="Times New Roman"/>
          <w:sz w:val="24"/>
          <w:szCs w:val="24"/>
        </w:rPr>
        <w:t>Despite the</w:t>
      </w:r>
      <w:r w:rsidRPr="000C3393">
        <w:rPr>
          <w:rFonts w:ascii="Times New Roman" w:hAnsi="Times New Roman" w:cs="Times New Roman"/>
          <w:sz w:val="24"/>
          <w:szCs w:val="24"/>
        </w:rPr>
        <w:t xml:space="preserve"> </w:t>
      </w:r>
      <w:r w:rsidR="00446B8F">
        <w:rPr>
          <w:rFonts w:ascii="Times New Roman" w:hAnsi="Times New Roman" w:cs="Times New Roman"/>
          <w:sz w:val="24"/>
          <w:szCs w:val="24"/>
        </w:rPr>
        <w:t>pathological implication of exported miRNAs</w:t>
      </w:r>
      <w:r w:rsidRPr="000C3393">
        <w:rPr>
          <w:rFonts w:ascii="Times New Roman" w:hAnsi="Times New Roman" w:cs="Times New Roman"/>
          <w:sz w:val="24"/>
          <w:szCs w:val="24"/>
        </w:rPr>
        <w:t>, the mechanism</w:t>
      </w:r>
      <w:r w:rsidR="000675A8">
        <w:rPr>
          <w:rFonts w:ascii="Times New Roman" w:hAnsi="Times New Roman" w:cs="Times New Roman"/>
          <w:sz w:val="24"/>
          <w:szCs w:val="24"/>
        </w:rPr>
        <w:t>s</w:t>
      </w:r>
      <w:r w:rsidRPr="000C3393">
        <w:rPr>
          <w:rFonts w:ascii="Times New Roman" w:hAnsi="Times New Roman" w:cs="Times New Roman"/>
          <w:sz w:val="24"/>
          <w:szCs w:val="24"/>
        </w:rPr>
        <w:t xml:space="preserve"> that </w:t>
      </w:r>
      <w:r w:rsidR="000675A8">
        <w:rPr>
          <w:rFonts w:ascii="Times New Roman" w:hAnsi="Times New Roman" w:cs="Times New Roman"/>
          <w:sz w:val="24"/>
          <w:szCs w:val="24"/>
        </w:rPr>
        <w:t>dictate transport through extracellular vesicle release are</w:t>
      </w:r>
      <w:r w:rsidRPr="000C3393">
        <w:rPr>
          <w:rFonts w:ascii="Times New Roman" w:hAnsi="Times New Roman" w:cs="Times New Roman"/>
          <w:sz w:val="24"/>
          <w:szCs w:val="24"/>
        </w:rPr>
        <w:t xml:space="preserve"> mostly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5&lt;/Year&gt;&lt;RecNum&gt;41&lt;/RecNum&gt;&lt;DisplayText&gt;(Zhang&lt;style face="italic"&gt; et al.&lt;/style&gt;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sidRPr="000C3393">
        <w:rPr>
          <w:rFonts w:ascii="Times New Roman" w:hAnsi="Times New Roman" w:cs="Times New Roman"/>
          <w:sz w:val="24"/>
          <w:szCs w:val="24"/>
        </w:rPr>
        <w:t xml:space="preserve">. Previously, miRNA vesicular </w:t>
      </w:r>
      <w:r w:rsidR="000675A8">
        <w:rPr>
          <w:rFonts w:ascii="Times New Roman" w:hAnsi="Times New Roman" w:cs="Times New Roman"/>
          <w:sz w:val="24"/>
          <w:szCs w:val="24"/>
        </w:rPr>
        <w:t>secretion had been considered</w:t>
      </w:r>
      <w:r w:rsidRPr="000C3393">
        <w:rPr>
          <w:rFonts w:ascii="Times New Roman" w:hAnsi="Times New Roman" w:cs="Times New Roman"/>
          <w:sz w:val="24"/>
          <w:szCs w:val="24"/>
        </w:rPr>
        <w:t xml:space="preserve"> a non-selective process, where the RNAs found within vesicles are merely representative of the total cellular miRNAs. Yet, recent assessment of the intracellular miRNA levels compared to the EV contained miRNAs revealed that particular miRNAs are enriched or lacking in the </w:t>
      </w:r>
      <w:r w:rsidR="00446B8F">
        <w:rPr>
          <w:rFonts w:ascii="Times New Roman" w:hAnsi="Times New Roman" w:cs="Times New Roman"/>
          <w:sz w:val="24"/>
          <w:szCs w:val="24"/>
        </w:rPr>
        <w:t>vesicles</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Collino</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Inder et al. 2014)</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is indicates a selective mechanism in which RNAs are exported that previously hadn’t been considered. Recently, a sumoylated ribonucleoprotein, hnRNPA2B1, had been found to mediate the transport and subcellular localization of a subset of miRNAs in </w:t>
      </w:r>
      <w:r>
        <w:rPr>
          <w:rFonts w:ascii="Times New Roman" w:hAnsi="Times New Roman" w:cs="Times New Roman"/>
          <w:sz w:val="24"/>
          <w:szCs w:val="24"/>
        </w:rPr>
        <w:t xml:space="preserve">T-lymphocyte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Villarroya-Beltri</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Yet, </w:t>
      </w:r>
      <w:r>
        <w:rPr>
          <w:rFonts w:ascii="Times New Roman" w:hAnsi="Times New Roman" w:cs="Times New Roman"/>
          <w:sz w:val="24"/>
          <w:szCs w:val="24"/>
        </w:rPr>
        <w:t xml:space="preserve">how hnRNPA2B1 selectively targets miRNA to EVs remain unknown. </w:t>
      </w:r>
    </w:p>
    <w:p w14:paraId="6F3A53D6" w14:textId="77777777" w:rsidR="00853F36" w:rsidRPr="000C3393" w:rsidRDefault="00853F36" w:rsidP="00822721">
      <w:pPr>
        <w:pStyle w:val="NoSpacing"/>
        <w:spacing w:line="480" w:lineRule="auto"/>
        <w:rPr>
          <w:rFonts w:ascii="Times New Roman" w:hAnsi="Times New Roman" w:cs="Times New Roman"/>
          <w:sz w:val="24"/>
          <w:szCs w:val="24"/>
        </w:rPr>
      </w:pPr>
      <w:bookmarkStart w:id="4" w:name="_Toc445921963"/>
      <w:r w:rsidRPr="000C3393">
        <w:rPr>
          <w:rStyle w:val="Heading2Char"/>
          <w:rFonts w:ascii="Times New Roman" w:hAnsi="Times New Roman" w:cs="Times New Roman"/>
          <w:b/>
          <w:sz w:val="24"/>
          <w:szCs w:val="24"/>
        </w:rPr>
        <w:lastRenderedPageBreak/>
        <w:t>Extracellular vesicles</w:t>
      </w:r>
      <w:r w:rsidR="006407B5" w:rsidRPr="000C3393">
        <w:rPr>
          <w:rStyle w:val="Heading2Char"/>
          <w:rFonts w:ascii="Times New Roman" w:hAnsi="Times New Roman" w:cs="Times New Roman"/>
          <w:sz w:val="24"/>
          <w:szCs w:val="24"/>
        </w:rPr>
        <w:t>.</w:t>
      </w:r>
      <w:bookmarkEnd w:id="4"/>
      <w:r w:rsidRPr="000C3393">
        <w:rPr>
          <w:rStyle w:val="Heading2Char"/>
          <w:rFonts w:ascii="Times New Roman" w:hAnsi="Times New Roman" w:cs="Times New Roman"/>
          <w:sz w:val="24"/>
          <w:szCs w:val="24"/>
        </w:rPr>
        <w:t xml:space="preserve"> </w:t>
      </w:r>
    </w:p>
    <w:p w14:paraId="2BAF356D" w14:textId="43E37D8B"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microvesicles,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w:t>
      </w:r>
      <w:r w:rsidR="00D64D4B">
        <w:rPr>
          <w:rFonts w:ascii="Times New Roman" w:hAnsi="Times New Roman" w:cs="Times New Roman"/>
          <w:sz w:val="24"/>
          <w:szCs w:val="24"/>
        </w:rPr>
        <w:t xml:space="preserve"> of intercellular communication</w:t>
      </w:r>
      <w:r w:rsidR="00BB5B35">
        <w:rPr>
          <w:rFonts w:ascii="Times New Roman" w:hAnsi="Times New Roman" w:cs="Times New Roman"/>
          <w:sz w:val="24"/>
          <w:szCs w:val="24"/>
        </w:rPr>
        <w:t xml:space="preserve"> (Figure 1)</w:t>
      </w:r>
      <w:r w:rsidR="00EC7868"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Exosomes are defined as 40-100nm diameter extracellular vesicles formed by exocytosis of multivesicular bodies</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G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Multivesicular body biogenesis</w:t>
      </w:r>
      <w:r w:rsidR="00694443">
        <w:rPr>
          <w:rFonts w:ascii="Times New Roman" w:hAnsi="Times New Roman" w:cs="Times New Roman"/>
          <w:sz w:val="24"/>
          <w:szCs w:val="24"/>
        </w:rPr>
        <w:t xml:space="preserve"> involves inward</w:t>
      </w:r>
      <w:r w:rsidR="00793E61" w:rsidRPr="000C3393">
        <w:rPr>
          <w:rFonts w:ascii="Times New Roman" w:hAnsi="Times New Roman" w:cs="Times New Roman"/>
          <w:sz w:val="24"/>
          <w:szCs w:val="24"/>
        </w:rPr>
        <w:t xml:space="preserve"> membrane budding</w:t>
      </w:r>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of the endosomal membrane</w:t>
      </w:r>
      <w:r w:rsidR="00885479">
        <w:rPr>
          <w:rFonts w:ascii="Times New Roman" w:hAnsi="Times New Roman" w:cs="Times New Roman"/>
          <w:sz w:val="24"/>
          <w:szCs w:val="24"/>
        </w:rPr>
        <w:t>. The exosomes are released upon fusion of the enclosing membrane with the plasma membrane</w:t>
      </w:r>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Whilst similar in size and biochemical markers, microvesicles differ from exosomes by being released directly from budding off the plasma membrane</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inciacch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ith </w:t>
      </w:r>
      <w:r w:rsidR="00AC3379" w:rsidRPr="000C3393">
        <w:rPr>
          <w:rFonts w:ascii="Times New Roman" w:hAnsi="Times New Roman" w:cs="Times New Roman"/>
          <w:sz w:val="24"/>
          <w:szCs w:val="24"/>
        </w:rPr>
        <w:t xml:space="preserve">selective and non-selectively </w:t>
      </w:r>
      <w:r w:rsidR="00706B99" w:rsidRPr="000C3393">
        <w:rPr>
          <w:rFonts w:ascii="Times New Roman" w:hAnsi="Times New Roman" w:cs="Times New Roman"/>
          <w:sz w:val="24"/>
          <w:szCs w:val="24"/>
        </w:rPr>
        <w:t>exported ribonucleic acids (RNA)</w:t>
      </w:r>
      <w:r w:rsidR="00E675AA">
        <w:rPr>
          <w:rFonts w:ascii="Times New Roman" w:hAnsi="Times New Roman" w:cs="Times New Roman"/>
          <w:sz w:val="24"/>
          <w:szCs w:val="24"/>
        </w:rPr>
        <w:t xml:space="preserve"> and </w:t>
      </w:r>
      <w:r w:rsidR="00706B99" w:rsidRPr="000C3393">
        <w:rPr>
          <w:rFonts w:ascii="Times New Roman" w:hAnsi="Times New Roman" w:cs="Times New Roman"/>
          <w:sz w:val="24"/>
          <w:szCs w:val="24"/>
        </w:rPr>
        <w:t xml:space="preserve">proteins due </w:t>
      </w:r>
      <w:r w:rsidR="00C1609C" w:rsidRPr="000C3393">
        <w:rPr>
          <w:rFonts w:ascii="Times New Roman" w:hAnsi="Times New Roman" w:cs="Times New Roman"/>
          <w:sz w:val="24"/>
          <w:szCs w:val="24"/>
        </w:rPr>
        <w:t xml:space="preserve">to </w:t>
      </w:r>
      <w:r w:rsidR="00706B99" w:rsidRPr="000C3393">
        <w:rPr>
          <w:rFonts w:ascii="Times New Roman" w:hAnsi="Times New Roman" w:cs="Times New Roman"/>
          <w:sz w:val="24"/>
          <w:szCs w:val="24"/>
        </w:rPr>
        <w:t xml:space="preserve">loading mechanisms </w:t>
      </w:r>
      <w:r w:rsidR="00C1609C" w:rsidRPr="000C3393">
        <w:rPr>
          <w:rFonts w:ascii="Times New Roman" w:hAnsi="Times New Roman" w:cs="Times New Roman"/>
          <w:sz w:val="24"/>
          <w:szCs w:val="24"/>
        </w:rPr>
        <w:t>by membrane</w:t>
      </w:r>
      <w:r w:rsidR="00706B99" w:rsidRPr="000C3393">
        <w:rPr>
          <w:rFonts w:ascii="Times New Roman" w:hAnsi="Times New Roman" w:cs="Times New Roman"/>
          <w:sz w:val="24"/>
          <w:szCs w:val="24"/>
        </w:rPr>
        <w:t xml:space="preserve"> proteins</w:t>
      </w:r>
      <w:r w:rsidR="00031795">
        <w:rPr>
          <w:rFonts w:ascii="Times New Roman" w:hAnsi="Times New Roman" w:cs="Times New Roman"/>
          <w:sz w:val="24"/>
          <w:szCs w:val="24"/>
        </w:rPr>
        <w:t xml:space="preserve"> </w:t>
      </w:r>
      <w:r w:rsidR="00AC3379"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031795">
        <w:rPr>
          <w:rFonts w:ascii="Times New Roman" w:hAnsi="Times New Roman" w:cs="Times New Roman"/>
          <w:sz w:val="24"/>
          <w:szCs w:val="24"/>
        </w:rPr>
        <w:t xml:space="preserve"> </w:t>
      </w:r>
      <w:r w:rsidR="0049018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ulcahy</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r w:rsidR="00885479">
        <w:rPr>
          <w:rFonts w:ascii="Times New Roman" w:hAnsi="Times New Roman" w:cs="Times New Roman"/>
          <w:sz w:val="24"/>
          <w:szCs w:val="24"/>
        </w:rPr>
        <w:t>uptake</w:t>
      </w:r>
      <w:r w:rsidR="00E675AA">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of the extracellular vesicles has been </w:t>
      </w:r>
      <w:r w:rsidR="00885479">
        <w:rPr>
          <w:rFonts w:ascii="Times New Roman" w:hAnsi="Times New Roman" w:cs="Times New Roman"/>
          <w:sz w:val="24"/>
          <w:szCs w:val="24"/>
        </w:rPr>
        <w:t>reported to influence</w:t>
      </w:r>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the selectively export</w:t>
      </w:r>
      <w:r w:rsidR="00885479">
        <w:rPr>
          <w:rFonts w:ascii="Times New Roman" w:hAnsi="Times New Roman" w:cs="Times New Roman"/>
          <w:sz w:val="24"/>
          <w:szCs w:val="24"/>
        </w:rPr>
        <w:t xml:space="preserve"> of</w:t>
      </w:r>
      <w:r w:rsidR="00853F36" w:rsidRPr="000C3393">
        <w:rPr>
          <w:rFonts w:ascii="Times New Roman" w:hAnsi="Times New Roman" w:cs="Times New Roman"/>
          <w:sz w:val="24"/>
          <w:szCs w:val="24"/>
        </w:rPr>
        <w:t xml:space="preserve"> cytokines in immunological responses and establishing a pre-metastatic niche in cancer progression</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ampos</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 De Toro</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A3D86">
        <w:rPr>
          <w:rFonts w:ascii="Times New Roman" w:hAnsi="Times New Roman" w:cs="Times New Roman"/>
          <w:sz w:val="24"/>
          <w:szCs w:val="24"/>
        </w:rPr>
        <w:t xml:space="preserve">. </w:t>
      </w:r>
      <w:r w:rsidR="00885479">
        <w:rPr>
          <w:rFonts w:ascii="Times New Roman" w:hAnsi="Times New Roman" w:cs="Times New Roman"/>
          <w:sz w:val="24"/>
          <w:szCs w:val="24"/>
        </w:rPr>
        <w:t>Therefore</w:t>
      </w:r>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2262ED">
        <w:rPr>
          <w:rFonts w:ascii="Times New Roman" w:hAnsi="Times New Roman" w:cs="Times New Roman"/>
          <w:sz w:val="24"/>
          <w:szCs w:val="24"/>
        </w:rPr>
        <w:t>, particularly miRNAs,</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r w:rsidR="00E675AA">
        <w:rPr>
          <w:rFonts w:ascii="Times New Roman" w:hAnsi="Times New Roman" w:cs="Times New Roman"/>
          <w:sz w:val="24"/>
          <w:szCs w:val="24"/>
        </w:rPr>
        <w:t>.</w:t>
      </w:r>
      <w:r w:rsidR="002262ED">
        <w:rPr>
          <w:rFonts w:ascii="Times New Roman" w:hAnsi="Times New Roman" w:cs="Times New Roman"/>
          <w:sz w:val="24"/>
          <w:szCs w:val="24"/>
        </w:rPr>
        <w:t xml:space="preserve"> </w:t>
      </w:r>
    </w:p>
    <w:p w14:paraId="34AAD018" w14:textId="1D55338D" w:rsidR="00F216BD" w:rsidRPr="00002BB9" w:rsidRDefault="00501F12" w:rsidP="00002BB9">
      <w:pPr>
        <w:pStyle w:val="Heading2"/>
        <w:spacing w:line="480" w:lineRule="auto"/>
        <w:rPr>
          <w:rFonts w:ascii="Times New Roman" w:hAnsi="Times New Roman" w:cs="Times New Roman"/>
          <w:b/>
          <w:sz w:val="24"/>
        </w:rPr>
      </w:pPr>
      <w:bookmarkStart w:id="5" w:name="_Toc445921964"/>
      <w:r w:rsidRPr="000C3393">
        <w:rPr>
          <w:rFonts w:ascii="Times New Roman" w:hAnsi="Times New Roman" w:cs="Times New Roman"/>
          <w:b/>
          <w:noProof/>
          <w:sz w:val="24"/>
          <w:szCs w:val="24"/>
          <w:lang w:eastAsia="en-AU"/>
        </w:rPr>
        <w:lastRenderedPageBreak/>
        <mc:AlternateContent>
          <mc:Choice Requires="wps">
            <w:drawing>
              <wp:anchor distT="0" distB="0" distL="114300" distR="114300" simplePos="0" relativeHeight="251673600" behindDoc="1" locked="0" layoutInCell="1" allowOverlap="1" wp14:anchorId="7AEFC231" wp14:editId="5AF9D466">
                <wp:simplePos x="0" y="0"/>
                <wp:positionH relativeFrom="column">
                  <wp:posOffset>2540</wp:posOffset>
                </wp:positionH>
                <wp:positionV relativeFrom="paragraph">
                  <wp:posOffset>21590</wp:posOffset>
                </wp:positionV>
                <wp:extent cx="5676265" cy="6848475"/>
                <wp:effectExtent l="0" t="0" r="635" b="9525"/>
                <wp:wrapTight wrapText="bothSides">
                  <wp:wrapPolygon edited="0">
                    <wp:start x="0" y="0"/>
                    <wp:lineTo x="0" y="21570"/>
                    <wp:lineTo x="21530" y="21570"/>
                    <wp:lineTo x="21530"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6848475"/>
                        </a:xfrm>
                        <a:prstGeom prst="rect">
                          <a:avLst/>
                        </a:prstGeom>
                        <a:solidFill>
                          <a:srgbClr val="FFFFFF"/>
                        </a:solidFill>
                        <a:ln w="9525">
                          <a:noFill/>
                          <a:miter lim="800000"/>
                          <a:headEnd/>
                          <a:tailEnd/>
                        </a:ln>
                      </wps:spPr>
                      <wps:txbx>
                        <w:txbxContent>
                          <w:p w14:paraId="0FC38FEB" w14:textId="77777777" w:rsidR="001D2AF9" w:rsidRDefault="001D2AF9"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1D2AF9" w:rsidRPr="0069789F" w:rsidRDefault="001D2AF9"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wps:txbx>
                      <wps:bodyPr rot="0" vert="horz" wrap="square" lIns="91440" tIns="45720" rIns="91440" bIns="45720" anchor="t" anchorCtr="0">
                        <a:noAutofit/>
                      </wps:bodyPr>
                    </wps:wsp>
                  </a:graphicData>
                </a:graphic>
              </wp:anchor>
            </w:drawing>
          </mc:Choice>
          <mc:Fallback>
            <w:pict>
              <v:shapetype w14:anchorId="7AEFC231" id="_x0000_t202" coordsize="21600,21600" o:spt="202" path="m,l,21600r21600,l21600,xe">
                <v:stroke joinstyle="miter"/>
                <v:path gradientshapeok="t" o:connecttype="rect"/>
              </v:shapetype>
              <v:shape id="Text Box 2" o:spid="_x0000_s1026" type="#_x0000_t202" style="position:absolute;margin-left:.2pt;margin-top:1.7pt;width:446.95pt;height:539.2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" stroked="f">
                <v:textbox>
                  <w:txbxContent>
                    <w:p w14:paraId="0FC38FEB" w14:textId="77777777" w:rsidR="001D2AF9" w:rsidRDefault="001D2AF9"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1D2AF9" w:rsidRPr="0069789F" w:rsidRDefault="001D2AF9"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v:textbox>
                <w10:wrap type="tight"/>
              </v:shape>
            </w:pict>
          </mc:Fallback>
        </mc:AlternateContent>
      </w:r>
      <w:r w:rsidR="00F216BD" w:rsidRPr="00002BB9">
        <w:rPr>
          <w:rFonts w:ascii="Times New Roman" w:hAnsi="Times New Roman" w:cs="Times New Roman"/>
          <w:b/>
          <w:sz w:val="24"/>
        </w:rPr>
        <w:t>Lipid raft domains and EV cargo sorting</w:t>
      </w:r>
      <w:bookmarkEnd w:id="5"/>
    </w:p>
    <w:p w14:paraId="77CAF14D" w14:textId="30944908" w:rsidR="004551D3" w:rsidRPr="000C3393" w:rsidRDefault="00617984" w:rsidP="00501F12">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One clue on how </w:t>
      </w:r>
      <w:r w:rsidR="0053023D">
        <w:rPr>
          <w:rFonts w:ascii="Times New Roman" w:hAnsi="Times New Roman" w:cs="Times New Roman"/>
          <w:sz w:val="24"/>
          <w:szCs w:val="24"/>
        </w:rPr>
        <w:t>miRNA cargo</w:t>
      </w:r>
      <w:r>
        <w:rPr>
          <w:rFonts w:ascii="Times New Roman" w:hAnsi="Times New Roman" w:cs="Times New Roman"/>
          <w:sz w:val="24"/>
          <w:szCs w:val="24"/>
        </w:rPr>
        <w:t xml:space="preserve"> are selectively sorted for secretion via EV may lie in their lipid composition. 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r>
        <w:rPr>
          <w:rFonts w:ascii="Times New Roman" w:hAnsi="Times New Roman" w:cs="Times New Roman"/>
          <w:sz w:val="24"/>
          <w:szCs w:val="24"/>
        </w:rPr>
        <w:t>lipid raft lipids, c</w:t>
      </w:r>
      <w:r w:rsidR="00F216BD" w:rsidRPr="000C3393">
        <w:rPr>
          <w:rFonts w:ascii="Times New Roman" w:hAnsi="Times New Roman" w:cs="Times New Roman"/>
          <w:sz w:val="24"/>
          <w:szCs w:val="24"/>
        </w:rPr>
        <w:t xml:space="preserve">holesterol, </w:t>
      </w:r>
      <w:r w:rsidR="00002BB9">
        <w:rPr>
          <w:rFonts w:ascii="Times New Roman" w:hAnsi="Times New Roman" w:cs="Times New Roman"/>
          <w:sz w:val="24"/>
          <w:szCs w:val="24"/>
        </w:rPr>
        <w:t>sphingolipids and ceramide</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ocucci and Meldolesi 2015)</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Depletion of cholesterol, by treatment with methyl-beta-cy</w:t>
      </w:r>
      <w:r w:rsidR="007616F8">
        <w:rPr>
          <w:rFonts w:ascii="Times New Roman" w:hAnsi="Times New Roman" w:cs="Times New Roman"/>
          <w:sz w:val="24"/>
          <w:szCs w:val="24"/>
        </w:rPr>
        <w:t>c</w:t>
      </w:r>
      <w:r w:rsidR="00F216BD" w:rsidRPr="000C3393">
        <w:rPr>
          <w:rFonts w:ascii="Times New Roman" w:hAnsi="Times New Roman" w:cs="Times New Roman"/>
          <w:sz w:val="24"/>
          <w:szCs w:val="24"/>
        </w:rPr>
        <w:t xml:space="preserve">lodextrin, severely inhibited </w:t>
      </w:r>
      <w:r w:rsidR="00F216BD" w:rsidRPr="000C3393">
        <w:rPr>
          <w:rFonts w:ascii="Times New Roman" w:hAnsi="Times New Roman" w:cs="Times New Roman"/>
          <w:sz w:val="24"/>
          <w:szCs w:val="24"/>
        </w:rPr>
        <w:lastRenderedPageBreak/>
        <w:t xml:space="preserve">regulated EV production and release by dispersing </w:t>
      </w:r>
      <w:r w:rsidR="005E549C">
        <w:rPr>
          <w:rFonts w:ascii="Times New Roman" w:hAnsi="Times New Roman" w:cs="Times New Roman"/>
          <w:sz w:val="24"/>
          <w:szCs w:val="24"/>
        </w:rPr>
        <w:t xml:space="preserve">lipid raft </w:t>
      </w:r>
      <w:r w:rsidR="00F216BD" w:rsidRPr="000C3393">
        <w:rPr>
          <w:rFonts w:ascii="Times New Roman" w:hAnsi="Times New Roman" w:cs="Times New Roman"/>
          <w:sz w:val="24"/>
          <w:szCs w:val="24"/>
        </w:rPr>
        <w:t>prote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hamberlai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 Lan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Furthermore, </w:t>
      </w:r>
      <w:r w:rsidR="00F216BD">
        <w:rPr>
          <w:rFonts w:ascii="Times New Roman" w:hAnsi="Times New Roman" w:cs="Times New Roman"/>
          <w:sz w:val="24"/>
          <w:szCs w:val="24"/>
        </w:rPr>
        <w:t>cholesterol depletion leads to</w:t>
      </w:r>
      <w:r w:rsidR="00F216BD" w:rsidRPr="000C3393">
        <w:rPr>
          <w:rFonts w:ascii="Times New Roman" w:hAnsi="Times New Roman" w:cs="Times New Roman"/>
          <w:sz w:val="24"/>
          <w:szCs w:val="24"/>
        </w:rPr>
        <w:t xml:space="preserve"> a change in EV protein content</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Ley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r w:rsidR="005806A2">
        <w:rPr>
          <w:rFonts w:ascii="Times New Roman" w:hAnsi="Times New Roman" w:cs="Times New Roman"/>
          <w:sz w:val="24"/>
          <w:szCs w:val="24"/>
        </w:rPr>
        <w:t>Depletion studies</w:t>
      </w:r>
      <w:r w:rsidR="00F216BD" w:rsidRPr="000C3393">
        <w:rPr>
          <w:rFonts w:ascii="Times New Roman" w:hAnsi="Times New Roman" w:cs="Times New Roman"/>
          <w:sz w:val="24"/>
          <w:szCs w:val="24"/>
        </w:rPr>
        <w:t xml:space="preserve"> were </w:t>
      </w:r>
      <w:r w:rsidR="005806A2">
        <w:rPr>
          <w:rFonts w:ascii="Times New Roman" w:hAnsi="Times New Roman" w:cs="Times New Roman"/>
          <w:sz w:val="24"/>
          <w:szCs w:val="24"/>
        </w:rPr>
        <w:t xml:space="preserve">completed </w:t>
      </w:r>
      <w:r w:rsidR="00F216BD" w:rsidRPr="000C3393">
        <w:rPr>
          <w:rFonts w:ascii="Times New Roman" w:hAnsi="Times New Roman" w:cs="Times New Roman"/>
          <w:sz w:val="24"/>
          <w:szCs w:val="24"/>
        </w:rPr>
        <w:t>for ceramide and sphingolipids</w:t>
      </w:r>
      <w:r w:rsidR="00F216BD">
        <w:rPr>
          <w:rFonts w:ascii="Times New Roman" w:hAnsi="Times New Roman" w:cs="Times New Roman"/>
          <w:sz w:val="24"/>
          <w:szCs w:val="24"/>
        </w:rPr>
        <w:t>, providing additional support</w:t>
      </w:r>
      <w:r w:rsidR="00F216BD" w:rsidRPr="000C3393">
        <w:rPr>
          <w:rFonts w:ascii="Times New Roman" w:hAnsi="Times New Roman" w:cs="Times New Roman"/>
          <w:sz w:val="24"/>
          <w:szCs w:val="24"/>
        </w:rPr>
        <w:t xml:space="preserve"> that lipid composition mediates EV formation and </w:t>
      </w:r>
      <w:r w:rsidR="00F216BD">
        <w:rPr>
          <w:rFonts w:ascii="Times New Roman" w:hAnsi="Times New Roman" w:cs="Times New Roman"/>
          <w:sz w:val="24"/>
          <w:szCs w:val="24"/>
        </w:rPr>
        <w:t xml:space="preserve">potentially </w:t>
      </w:r>
      <w:r w:rsidR="00F216BD" w:rsidRPr="000C3393">
        <w:rPr>
          <w:rFonts w:ascii="Times New Roman" w:hAnsi="Times New Roman" w:cs="Times New Roman"/>
          <w:sz w:val="24"/>
          <w:szCs w:val="24"/>
        </w:rPr>
        <w:t>cargo loading</w:t>
      </w:r>
      <w:r w:rsidR="00031795">
        <w:rPr>
          <w:rFonts w:ascii="Times New Roman" w:hAnsi="Times New Roman" w:cs="Times New Roman"/>
          <w:sz w:val="24"/>
          <w:szCs w:val="24"/>
        </w:rPr>
        <w:t xml:space="preserve"> </w:t>
      </w:r>
      <w:r w:rsidR="00002BB9"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002BB9" w:rsidRPr="000C3393">
        <w:rPr>
          <w:rFonts w:ascii="Times New Roman" w:hAnsi="Times New Roman" w:cs="Times New Roman"/>
          <w:sz w:val="24"/>
          <w:szCs w:val="24"/>
        </w:rPr>
      </w:r>
      <w:r w:rsidR="00002BB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Trajkovic</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Phuyal</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002BB9"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r w:rsidR="00011A07" w:rsidRPr="000C3393">
        <w:rPr>
          <w:rFonts w:ascii="Times New Roman" w:hAnsi="Times New Roman" w:cs="Times New Roman"/>
          <w:sz w:val="24"/>
          <w:szCs w:val="24"/>
        </w:rPr>
        <w:t xml:space="preserve"> </w:t>
      </w:r>
      <w:r w:rsidR="00F216BD" w:rsidRPr="000C3393">
        <w:rPr>
          <w:rFonts w:ascii="Times New Roman" w:hAnsi="Times New Roman" w:cs="Times New Roman"/>
          <w:sz w:val="24"/>
          <w:szCs w:val="24"/>
        </w:rPr>
        <w:t xml:space="preserve">Our lab </w:t>
      </w:r>
      <w:r w:rsidR="00F216BD">
        <w:rPr>
          <w:rFonts w:ascii="Times New Roman" w:hAnsi="Times New Roman" w:cs="Times New Roman"/>
          <w:sz w:val="24"/>
          <w:szCs w:val="24"/>
        </w:rPr>
        <w:t>has utilised the</w:t>
      </w:r>
      <w:r w:rsidR="00F216BD" w:rsidRPr="000C3393">
        <w:rPr>
          <w:rFonts w:ascii="Times New Roman" w:hAnsi="Times New Roman" w:cs="Times New Roman"/>
          <w:sz w:val="24"/>
          <w:szCs w:val="24"/>
        </w:rPr>
        <w:t xml:space="preserve"> advanced prostate cancer cell </w:t>
      </w:r>
      <w:r w:rsidR="00F216BD">
        <w:rPr>
          <w:rFonts w:ascii="Times New Roman" w:hAnsi="Times New Roman" w:cs="Times New Roman"/>
          <w:sz w:val="24"/>
          <w:szCs w:val="24"/>
        </w:rPr>
        <w:t>line</w:t>
      </w:r>
      <w:r w:rsidR="00F216BD" w:rsidRPr="000C3393">
        <w:rPr>
          <w:rFonts w:ascii="Times New Roman" w:hAnsi="Times New Roman" w:cs="Times New Roman"/>
          <w:sz w:val="24"/>
          <w:szCs w:val="24"/>
        </w:rPr>
        <w:t>, PC3</w:t>
      </w:r>
      <w:r w:rsidR="00F216BD">
        <w:rPr>
          <w:rFonts w:ascii="Times New Roman" w:hAnsi="Times New Roman" w:cs="Times New Roman"/>
          <w:sz w:val="24"/>
          <w:szCs w:val="24"/>
        </w:rPr>
        <w:t>, as a model for studying lipid raft function in cancer</w:t>
      </w:r>
      <w:r w:rsidR="00F216BD" w:rsidRPr="000C3393">
        <w:rPr>
          <w:rFonts w:ascii="Times New Roman" w:hAnsi="Times New Roman" w:cs="Times New Roman"/>
          <w:sz w:val="24"/>
          <w:szCs w:val="24"/>
        </w:rPr>
        <w:t>. This cell</w:t>
      </w:r>
      <w:r w:rsidR="001A5A52">
        <w:rPr>
          <w:rFonts w:ascii="Times New Roman" w:hAnsi="Times New Roman" w:cs="Times New Roman"/>
          <w:sz w:val="24"/>
          <w:szCs w:val="24"/>
        </w:rPr>
        <w:t xml:space="preserve"> </w:t>
      </w:r>
      <w:r w:rsidR="00F216BD" w:rsidRPr="000C3393">
        <w:rPr>
          <w:rFonts w:ascii="Times New Roman" w:hAnsi="Times New Roman" w:cs="Times New Roman"/>
          <w:sz w:val="24"/>
          <w:szCs w:val="24"/>
        </w:rPr>
        <w:t>line exhibits abnormal caveolin-1 expression without its accompanying functional partners, cav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Bennet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Manipulation of this system, by introduction of cavin-1, resulted in lipid raft, EV protein content and, most interestingly, EV microRNA change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 Inder et al. 2014; Moon et al.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Hereby, this model establishes a system to assess microRNA export mechanisms, particularly in respons</w:t>
      </w:r>
      <w:r w:rsidR="00501F12">
        <w:rPr>
          <w:rFonts w:ascii="Times New Roman" w:hAnsi="Times New Roman" w:cs="Times New Roman"/>
          <w:sz w:val="24"/>
          <w:szCs w:val="24"/>
        </w:rPr>
        <w:t xml:space="preserve">e to lipid raft modifications. </w:t>
      </w:r>
    </w:p>
    <w:p w14:paraId="3F980BB6" w14:textId="0891FE46" w:rsidR="00346213" w:rsidRPr="000C3393" w:rsidRDefault="00060879" w:rsidP="00C47ADC">
      <w:pPr>
        <w:pStyle w:val="NoSpacing"/>
        <w:spacing w:line="480" w:lineRule="auto"/>
        <w:rPr>
          <w:rFonts w:ascii="Times New Roman" w:hAnsi="Times New Roman" w:cs="Times New Roman"/>
          <w:b/>
          <w:sz w:val="24"/>
          <w:szCs w:val="24"/>
        </w:rPr>
      </w:pPr>
      <w:bookmarkStart w:id="6" w:name="_Toc445921965"/>
      <w:r>
        <w:rPr>
          <w:rStyle w:val="Heading2Char"/>
          <w:rFonts w:ascii="Times New Roman" w:hAnsi="Times New Roman" w:cs="Times New Roman"/>
          <w:b/>
          <w:sz w:val="24"/>
          <w:szCs w:val="24"/>
        </w:rPr>
        <w:t>PC3 cell line: Experimental Model.</w:t>
      </w:r>
      <w:bookmarkEnd w:id="6"/>
      <w:r>
        <w:rPr>
          <w:rStyle w:val="Heading2Char"/>
          <w:rFonts w:ascii="Times New Roman" w:hAnsi="Times New Roman" w:cs="Times New Roman"/>
          <w:b/>
          <w:sz w:val="24"/>
          <w:szCs w:val="24"/>
        </w:rPr>
        <w:t xml:space="preserve"> </w:t>
      </w:r>
      <w:r w:rsidR="002D7259" w:rsidRPr="000C3393">
        <w:rPr>
          <w:rFonts w:ascii="Times New Roman" w:hAnsi="Times New Roman" w:cs="Times New Roman"/>
          <w:b/>
          <w:sz w:val="24"/>
          <w:szCs w:val="24"/>
        </w:rPr>
        <w:t xml:space="preserve"> </w:t>
      </w:r>
    </w:p>
    <w:p w14:paraId="3E8C89F5" w14:textId="19CE6487" w:rsidR="004D51EC" w:rsidRPr="000C3393" w:rsidRDefault="004D51EC" w:rsidP="004D51EC">
      <w:pPr>
        <w:pStyle w:val="NoSpacing"/>
        <w:spacing w:line="480" w:lineRule="auto"/>
        <w:ind w:firstLine="142"/>
        <w:rPr>
          <w:rStyle w:val="Heading2Char"/>
          <w:rFonts w:ascii="Times New Roman" w:eastAsiaTheme="minorHAnsi" w:hAnsi="Times New Roman" w:cs="Times New Roman"/>
          <w:color w:val="auto"/>
          <w:sz w:val="24"/>
          <w:szCs w:val="24"/>
        </w:rPr>
      </w:pPr>
      <w:r>
        <w:rPr>
          <w:rFonts w:ascii="Times New Roman" w:hAnsi="Times New Roman" w:cs="Times New Roman"/>
          <w:sz w:val="24"/>
          <w:szCs w:val="24"/>
        </w:rPr>
        <w:t xml:space="preserve">The PC3 model </w:t>
      </w:r>
      <w:r w:rsidR="00535E3B">
        <w:rPr>
          <w:rFonts w:ascii="Times New Roman" w:hAnsi="Times New Roman" w:cs="Times New Roman"/>
          <w:sz w:val="24"/>
          <w:szCs w:val="24"/>
        </w:rPr>
        <w:t xml:space="preserve">is used to assess lipid raft modifications, facilitated by the relationship between CAV1 and cavin-1. </w:t>
      </w:r>
      <w:r w:rsidRPr="000C3393">
        <w:rPr>
          <w:rFonts w:ascii="Times New Roman" w:hAnsi="Times New Roman" w:cs="Times New Roman"/>
          <w:sz w:val="24"/>
          <w:szCs w:val="24"/>
        </w:rPr>
        <w:t>The caveolin protein family are integral membrane proteins that dictate the formation of caveolae, flask-shaped invaginations of the plasma membrane, by facilitating structural change of membrane curvature and lipid raft composition</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Ariot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three isoforms of caveolin, named CAV1-3. CAV1 and 2 are </w:t>
      </w:r>
      <w:ins w:id="7" w:author="Michelle Hill" w:date="2016-03-14T20:06:00Z">
        <w:r>
          <w:rPr>
            <w:rFonts w:ascii="Times New Roman" w:hAnsi="Times New Roman" w:cs="Times New Roman"/>
            <w:sz w:val="24"/>
            <w:szCs w:val="24"/>
          </w:rPr>
          <w:t xml:space="preserve">widely </w:t>
        </w:r>
      </w:ins>
      <w:r w:rsidRPr="000C3393">
        <w:rPr>
          <w:rFonts w:ascii="Times New Roman" w:hAnsi="Times New Roman" w:cs="Times New Roman"/>
          <w:sz w:val="24"/>
          <w:szCs w:val="24"/>
        </w:rPr>
        <w:t>expressed</w:t>
      </w:r>
      <w:del w:id="8" w:author="Michelle Hill" w:date="2016-03-14T20:06:00Z">
        <w:r w:rsidRPr="000C3393" w:rsidDel="00314E80">
          <w:rPr>
            <w:rFonts w:ascii="Times New Roman" w:hAnsi="Times New Roman" w:cs="Times New Roman"/>
            <w:sz w:val="24"/>
            <w:szCs w:val="24"/>
          </w:rPr>
          <w:delText xml:space="preserve"> in</w:delText>
        </w:r>
        <w:r w:rsidDel="00314E80">
          <w:rPr>
            <w:rFonts w:ascii="Times New Roman" w:hAnsi="Times New Roman" w:cs="Times New Roman"/>
            <w:sz w:val="24"/>
            <w:szCs w:val="24"/>
          </w:rPr>
          <w:delText xml:space="preserve"> epithelial</w:delText>
        </w:r>
        <w:r w:rsidRPr="000C3393" w:rsidDel="00314E80">
          <w:rPr>
            <w:rFonts w:ascii="Times New Roman" w:hAnsi="Times New Roman" w:cs="Times New Roman"/>
            <w:sz w:val="24"/>
            <w:szCs w:val="24"/>
          </w:rPr>
          <w:delText xml:space="preserve"> cell types</w:delText>
        </w:r>
      </w:del>
      <w:r w:rsidRPr="000C3393">
        <w:rPr>
          <w:rFonts w:ascii="Times New Roman" w:hAnsi="Times New Roman" w:cs="Times New Roman"/>
          <w:sz w:val="24"/>
          <w:szCs w:val="24"/>
        </w:rPr>
        <w:t xml:space="preserve">, whereas CAV3 is predominately expressed in </w:t>
      </w:r>
      <w:del w:id="9" w:author="Michelle Hill" w:date="2016-03-14T20:06:00Z">
        <w:r w:rsidRPr="000C3393" w:rsidDel="00314E80">
          <w:rPr>
            <w:rFonts w:ascii="Times New Roman" w:hAnsi="Times New Roman" w:cs="Times New Roman"/>
            <w:sz w:val="24"/>
            <w:szCs w:val="24"/>
          </w:rPr>
          <w:delText xml:space="preserve">cytoskeletal </w:delText>
        </w:r>
      </w:del>
      <w:r w:rsidRPr="000C3393">
        <w:rPr>
          <w:rFonts w:ascii="Times New Roman" w:hAnsi="Times New Roman" w:cs="Times New Roman"/>
          <w:sz w:val="24"/>
          <w:szCs w:val="24"/>
        </w:rPr>
        <w:t>muscle cells</w:t>
      </w:r>
      <w:r w:rsidR="00501F12">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Engelma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0" w:author="Michelle Hill" w:date="2016-03-14T20:07:00Z">
        <w:r w:rsidRPr="000C3393" w:rsidDel="00792B42">
          <w:rPr>
            <w:rFonts w:ascii="Times New Roman" w:hAnsi="Times New Roman" w:cs="Times New Roman"/>
            <w:sz w:val="24"/>
            <w:szCs w:val="24"/>
          </w:rPr>
          <w:delText>These proteins</w:delText>
        </w:r>
      </w:del>
      <w:ins w:id="11" w:author="Michelle Hill" w:date="2016-03-14T20:07:00Z">
        <w:r>
          <w:rPr>
            <w:rFonts w:ascii="Times New Roman" w:hAnsi="Times New Roman" w:cs="Times New Roman"/>
            <w:sz w:val="24"/>
            <w:szCs w:val="24"/>
          </w:rPr>
          <w:t>Caveolins</w:t>
        </w:r>
      </w:ins>
      <w:r w:rsidRPr="000C3393">
        <w:rPr>
          <w:rFonts w:ascii="Times New Roman" w:hAnsi="Times New Roman" w:cs="Times New Roman"/>
          <w:sz w:val="24"/>
          <w:szCs w:val="24"/>
        </w:rPr>
        <w:t xml:space="preserve"> are cholesterol transporters required in the delivery of cholesterol on the plasma membrane</w:t>
      </w:r>
      <w:ins w:id="12" w:author="Michelle Hill" w:date="2016-03-14T20:07:00Z">
        <w:r w:rsidRPr="000C3393" w:rsidDel="00792B42">
          <w:rPr>
            <w:rFonts w:ascii="Times New Roman" w:hAnsi="Times New Roman" w:cs="Times New Roman"/>
            <w:sz w:val="24"/>
            <w:szCs w:val="24"/>
          </w:rPr>
          <w:t xml:space="preserve"> </w:t>
        </w:r>
      </w:ins>
      <w:del w:id="13" w:author="Michelle Hill" w:date="2016-03-14T20:07:00Z">
        <w:r w:rsidRPr="000C3393" w:rsidDel="00792B42">
          <w:rPr>
            <w:rFonts w:ascii="Times New Roman" w:hAnsi="Times New Roman" w:cs="Times New Roman"/>
            <w:sz w:val="24"/>
            <w:szCs w:val="24"/>
          </w:rPr>
          <w:delText>, allowing for changes in lipid composition</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mart</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6)</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ins w:id="14" w:author="Harley Robinson " w:date="2016-03-15T08:39:00Z">
        <w:r>
          <w:rPr>
            <w:rFonts w:ascii="Times New Roman" w:hAnsi="Times New Roman" w:cs="Times New Roman"/>
            <w:sz w:val="24"/>
            <w:szCs w:val="24"/>
          </w:rPr>
          <w:t xml:space="preserve">Membrane bound caveolin </w:t>
        </w:r>
      </w:ins>
      <w:del w:id="15" w:author="Harley Robinson " w:date="2016-03-15T08:39:00Z">
        <w:r w:rsidRPr="000C3393" w:rsidDel="005806A2">
          <w:rPr>
            <w:rFonts w:ascii="Times New Roman" w:hAnsi="Times New Roman" w:cs="Times New Roman"/>
            <w:sz w:val="24"/>
            <w:szCs w:val="24"/>
          </w:rPr>
          <w:delText xml:space="preserve">These </w:delText>
        </w:r>
      </w:del>
      <w:r w:rsidRPr="000C3393">
        <w:rPr>
          <w:rFonts w:ascii="Times New Roman" w:hAnsi="Times New Roman" w:cs="Times New Roman"/>
          <w:sz w:val="24"/>
          <w:szCs w:val="24"/>
        </w:rPr>
        <w:t>are also known to promote a variety of signalling activities, including the mediation of growth, secretion and adhesion</w:t>
      </w:r>
      <w:r w:rsidR="00535E3B">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osch</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1; Guo</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1)</w:t>
      </w:r>
      <w:r w:rsidRPr="000C3393">
        <w:rPr>
          <w:rFonts w:ascii="Times New Roman" w:hAnsi="Times New Roman" w:cs="Times New Roman"/>
          <w:sz w:val="24"/>
          <w:szCs w:val="24"/>
        </w:rPr>
        <w:fldChar w:fldCharType="end"/>
      </w:r>
      <w:r w:rsidR="00535E3B">
        <w:rPr>
          <w:rFonts w:ascii="Times New Roman" w:hAnsi="Times New Roman" w:cs="Times New Roman"/>
          <w:sz w:val="24"/>
          <w:szCs w:val="24"/>
        </w:rPr>
        <w:t xml:space="preserve">. Genetic ablation and ectopic expression of CAV1 results in a dramatic modification of caveolae formation, unlike CAV2 and 3 </w:t>
      </w:r>
      <w:del w:id="16" w:author="Harley Robinson " w:date="2016-03-15T08:40:00Z">
        <w:r w:rsidRPr="000C3393" w:rsidDel="005806A2">
          <w:rPr>
            <w:rFonts w:ascii="Times New Roman" w:hAnsi="Times New Roman" w:cs="Times New Roman"/>
            <w:sz w:val="24"/>
            <w:szCs w:val="24"/>
          </w:rPr>
          <w:delText>, unlike loss of CAV2</w:delText>
        </w:r>
      </w:del>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Fra</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5; Drab</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Galbia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Raz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7" w:author="Michelle Hill" w:date="2016-03-14T20:08:00Z">
        <w:r w:rsidRPr="000C3393" w:rsidDel="00792B42">
          <w:rPr>
            <w:rFonts w:ascii="Times New Roman" w:hAnsi="Times New Roman" w:cs="Times New Roman"/>
            <w:sz w:val="24"/>
            <w:szCs w:val="24"/>
          </w:rPr>
          <w:delText>Hereby</w:delText>
        </w:r>
      </w:del>
      <w:ins w:id="18" w:author="Michelle Hill" w:date="2016-03-14T20:08:00Z">
        <w:r w:rsidRPr="000C3393">
          <w:rPr>
            <w:rFonts w:ascii="Times New Roman" w:hAnsi="Times New Roman" w:cs="Times New Roman"/>
            <w:sz w:val="24"/>
            <w:szCs w:val="24"/>
          </w:rPr>
          <w:t>He</w:t>
        </w:r>
        <w:r>
          <w:rPr>
            <w:rFonts w:ascii="Times New Roman" w:hAnsi="Times New Roman" w:cs="Times New Roman"/>
            <w:sz w:val="24"/>
            <w:szCs w:val="24"/>
          </w:rPr>
          <w:t>nce</w:t>
        </w:r>
      </w:ins>
      <w:r w:rsidRPr="000C3393">
        <w:rPr>
          <w:rFonts w:ascii="Times New Roman" w:hAnsi="Times New Roman" w:cs="Times New Roman"/>
          <w:sz w:val="24"/>
          <w:szCs w:val="24"/>
        </w:rPr>
        <w:t xml:space="preserve">, CAV1 appears to be </w:t>
      </w:r>
      <w:ins w:id="19" w:author="Michelle Hill" w:date="2016-03-14T20:09:00Z">
        <w:r>
          <w:rPr>
            <w:rFonts w:ascii="Times New Roman" w:hAnsi="Times New Roman" w:cs="Times New Roman"/>
            <w:sz w:val="24"/>
            <w:szCs w:val="24"/>
          </w:rPr>
          <w:t xml:space="preserve">essential </w:t>
        </w:r>
      </w:ins>
      <w:del w:id="20" w:author="Michelle Hill" w:date="2016-03-14T20:09:00Z">
        <w:r w:rsidRPr="000C3393" w:rsidDel="00792B42">
          <w:rPr>
            <w:rFonts w:ascii="Times New Roman" w:hAnsi="Times New Roman" w:cs="Times New Roman"/>
            <w:sz w:val="24"/>
            <w:szCs w:val="24"/>
          </w:rPr>
          <w:delText xml:space="preserve">detrimental to lipid raft composition required </w:delText>
        </w:r>
      </w:del>
      <w:r w:rsidRPr="000C3393">
        <w:rPr>
          <w:rFonts w:ascii="Times New Roman" w:hAnsi="Times New Roman" w:cs="Times New Roman"/>
          <w:sz w:val="24"/>
          <w:szCs w:val="24"/>
        </w:rPr>
        <w:t>for caveolae formation, and potentially</w:t>
      </w:r>
      <w:del w:id="21" w:author="Michelle Hill" w:date="2016-03-14T20:09:00Z">
        <w:r w:rsidRPr="000C3393" w:rsidDel="00792B42">
          <w:rPr>
            <w:rFonts w:ascii="Times New Roman" w:hAnsi="Times New Roman" w:cs="Times New Roman"/>
            <w:sz w:val="24"/>
            <w:szCs w:val="24"/>
          </w:rPr>
          <w:delText>,</w:delText>
        </w:r>
      </w:del>
      <w:r w:rsidRPr="000C3393">
        <w:rPr>
          <w:rFonts w:ascii="Times New Roman" w:hAnsi="Times New Roman" w:cs="Times New Roman"/>
          <w:sz w:val="24"/>
          <w:szCs w:val="24"/>
        </w:rPr>
        <w:t xml:space="preserve"> </w:t>
      </w:r>
      <w:ins w:id="22" w:author="Michelle Hill" w:date="2016-03-14T20:09:00Z">
        <w:r>
          <w:rPr>
            <w:rFonts w:ascii="Times New Roman" w:hAnsi="Times New Roman" w:cs="Times New Roman"/>
            <w:sz w:val="24"/>
            <w:szCs w:val="24"/>
          </w:rPr>
          <w:t xml:space="preserve">regulates </w:t>
        </w:r>
      </w:ins>
      <w:del w:id="23" w:author="Michelle Hill" w:date="2016-03-14T20:09:00Z">
        <w:r w:rsidRPr="000C3393" w:rsidDel="00792B42">
          <w:rPr>
            <w:rFonts w:ascii="Times New Roman" w:hAnsi="Times New Roman" w:cs="Times New Roman"/>
            <w:sz w:val="24"/>
            <w:szCs w:val="24"/>
          </w:rPr>
          <w:delText xml:space="preserve">other </w:delText>
        </w:r>
      </w:del>
      <w:r w:rsidRPr="000C3393">
        <w:rPr>
          <w:rFonts w:ascii="Times New Roman" w:hAnsi="Times New Roman" w:cs="Times New Roman"/>
          <w:sz w:val="24"/>
          <w:szCs w:val="24"/>
        </w:rPr>
        <w:t xml:space="preserve">raft </w:t>
      </w:r>
      <w:ins w:id="24" w:author="Michelle Hill" w:date="2016-03-14T20:09:00Z">
        <w:r>
          <w:rPr>
            <w:rFonts w:ascii="Times New Roman" w:hAnsi="Times New Roman" w:cs="Times New Roman"/>
            <w:sz w:val="24"/>
            <w:szCs w:val="24"/>
          </w:rPr>
          <w:t xml:space="preserve">lipid </w:t>
        </w:r>
      </w:ins>
      <w:r w:rsidRPr="000C3393">
        <w:rPr>
          <w:rFonts w:ascii="Times New Roman" w:hAnsi="Times New Roman" w:cs="Times New Roman"/>
          <w:sz w:val="24"/>
          <w:szCs w:val="24"/>
        </w:rPr>
        <w:t>composition</w:t>
      </w:r>
      <w:del w:id="25" w:author="Michelle Hill" w:date="2016-03-14T20:09:00Z">
        <w:r w:rsidRPr="000C3393" w:rsidDel="00792B42">
          <w:rPr>
            <w:rFonts w:ascii="Times New Roman" w:hAnsi="Times New Roman" w:cs="Times New Roman"/>
            <w:sz w:val="24"/>
            <w:szCs w:val="24"/>
          </w:rPr>
          <w:delText xml:space="preserve"> by its regulation of cholesterol</w:delText>
        </w:r>
      </w:del>
      <w:r w:rsidRPr="000C3393">
        <w:rPr>
          <w:rFonts w:ascii="Times New Roman" w:hAnsi="Times New Roman" w:cs="Times New Roman"/>
          <w:sz w:val="24"/>
          <w:szCs w:val="24"/>
        </w:rPr>
        <w:t xml:space="preserve">. However, </w:t>
      </w:r>
      <w:del w:id="26" w:author="Michelle Hill" w:date="2016-03-14T20:10:00Z">
        <w:r w:rsidRPr="000C3393" w:rsidDel="00792B42">
          <w:rPr>
            <w:rFonts w:ascii="Times New Roman" w:hAnsi="Times New Roman" w:cs="Times New Roman"/>
            <w:sz w:val="24"/>
            <w:szCs w:val="24"/>
          </w:rPr>
          <w:delText>it should be noted that these knockdown/over-expression studies were performed in a cell model that still contains other associated proteins required to facilitate this change. As such, the findings that non-caveolar caveolin exists demonstrates that, while</w:delText>
        </w:r>
      </w:del>
      <w:ins w:id="27" w:author="Michelle Hill" w:date="2016-03-14T20:10:00Z">
        <w:r>
          <w:rPr>
            <w:rFonts w:ascii="Times New Roman" w:hAnsi="Times New Roman" w:cs="Times New Roman"/>
            <w:sz w:val="24"/>
            <w:szCs w:val="24"/>
          </w:rPr>
          <w:t xml:space="preserve">recent studies reveal that </w:t>
        </w:r>
      </w:ins>
      <w:del w:id="28" w:author="Michelle Hill" w:date="2016-03-14T20:10:00Z">
        <w:r w:rsidRPr="000C3393" w:rsidDel="00792B42">
          <w:rPr>
            <w:rFonts w:ascii="Times New Roman" w:hAnsi="Times New Roman" w:cs="Times New Roman"/>
            <w:sz w:val="24"/>
            <w:szCs w:val="24"/>
          </w:rPr>
          <w:lastRenderedPageBreak/>
          <w:delText xml:space="preserve"> </w:delText>
        </w:r>
      </w:del>
      <w:r w:rsidRPr="000C3393">
        <w:rPr>
          <w:rFonts w:ascii="Times New Roman" w:hAnsi="Times New Roman" w:cs="Times New Roman"/>
          <w:sz w:val="24"/>
          <w:szCs w:val="24"/>
        </w:rPr>
        <w:t xml:space="preserve">caveolin </w:t>
      </w:r>
      <w:del w:id="29" w:author="Michelle Hill" w:date="2016-03-14T20:10:00Z">
        <w:r w:rsidRPr="000C3393" w:rsidDel="00792B42">
          <w:rPr>
            <w:rFonts w:ascii="Times New Roman" w:hAnsi="Times New Roman" w:cs="Times New Roman"/>
            <w:sz w:val="24"/>
            <w:szCs w:val="24"/>
          </w:rPr>
          <w:delText>is present, it</w:delText>
        </w:r>
      </w:del>
      <w:ins w:id="30" w:author="Michelle Hill" w:date="2016-03-14T20:10:00Z">
        <w:r>
          <w:rPr>
            <w:rFonts w:ascii="Times New Roman" w:hAnsi="Times New Roman" w:cs="Times New Roman"/>
            <w:sz w:val="24"/>
            <w:szCs w:val="24"/>
          </w:rPr>
          <w:t xml:space="preserve">alone </w:t>
        </w:r>
      </w:ins>
      <w:del w:id="31"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is not sufficient for </w:t>
      </w:r>
      <w:ins w:id="32" w:author="Michelle Hill" w:date="2016-03-14T20:10:00Z">
        <w:r>
          <w:rPr>
            <w:rFonts w:ascii="Times New Roman" w:hAnsi="Times New Roman" w:cs="Times New Roman"/>
            <w:sz w:val="24"/>
            <w:szCs w:val="24"/>
          </w:rPr>
          <w:t xml:space="preserve">stable </w:t>
        </w:r>
      </w:ins>
      <w:r w:rsidRPr="000C3393">
        <w:rPr>
          <w:rFonts w:ascii="Times New Roman" w:hAnsi="Times New Roman" w:cs="Times New Roman"/>
          <w:sz w:val="24"/>
          <w:szCs w:val="24"/>
        </w:rPr>
        <w:t xml:space="preserve">caveolae production </w:t>
      </w:r>
      <w:del w:id="33" w:author="Michelle Hill" w:date="2016-03-14T20:10:00Z">
        <w:r w:rsidRPr="000C3393" w:rsidDel="00792B42">
          <w:rPr>
            <w:rFonts w:ascii="Times New Roman" w:hAnsi="Times New Roman" w:cs="Times New Roman"/>
            <w:sz w:val="24"/>
            <w:szCs w:val="24"/>
          </w:rPr>
          <w:delText xml:space="preserve">on its own </w:delText>
        </w:r>
      </w:del>
      <w:r w:rsidRPr="000C3393">
        <w:rPr>
          <w:rFonts w:ascii="Times New Roman" w:hAnsi="Times New Roman" w:cs="Times New Roman"/>
          <w:sz w:val="24"/>
          <w:szCs w:val="24"/>
        </w:rPr>
        <w:t xml:space="preserve">and requires </w:t>
      </w:r>
      <w:ins w:id="34" w:author="Michelle Hill" w:date="2016-03-14T20:10:00Z">
        <w:r>
          <w:rPr>
            <w:rFonts w:ascii="Times New Roman" w:hAnsi="Times New Roman" w:cs="Times New Roman"/>
            <w:sz w:val="24"/>
            <w:szCs w:val="24"/>
          </w:rPr>
          <w:t xml:space="preserve">coat proteins of the cavin family </w:t>
        </w:r>
      </w:ins>
      <w:del w:id="35" w:author="Michelle Hill" w:date="2016-03-14T20:11:00Z">
        <w:r w:rsidRPr="000C3393" w:rsidDel="00792B42">
          <w:rPr>
            <w:rFonts w:ascii="Times New Roman" w:hAnsi="Times New Roman" w:cs="Times New Roman"/>
            <w:sz w:val="24"/>
            <w:szCs w:val="24"/>
          </w:rPr>
          <w:delText xml:space="preserve">effectors for this compositional change </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Hill</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36" w:author="Michelle Hill" w:date="2016-03-14T20:11:00Z">
        <w:r w:rsidRPr="000C3393" w:rsidDel="00792B42">
          <w:rPr>
            <w:rFonts w:ascii="Times New Roman" w:hAnsi="Times New Roman" w:cs="Times New Roman"/>
            <w:sz w:val="24"/>
            <w:szCs w:val="24"/>
          </w:rPr>
          <w:delText>Additionally, non-caveolar caveolin has been implicated in additional pathways and pathologies</w:delText>
        </w:r>
        <w:r w:rsidRPr="000C3393" w:rsidDel="00792B42">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del>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del w:id="37" w:author="Michelle Hill" w:date="2016-03-14T20:11:00Z">
        <w:r w:rsidRPr="000C3393" w:rsidDel="00792B42">
          <w:rPr>
            <w:rFonts w:ascii="Times New Roman" w:hAnsi="Times New Roman" w:cs="Times New Roman"/>
            <w:sz w:val="24"/>
            <w:szCs w:val="24"/>
          </w:rPr>
          <w:fldChar w:fldCharType="separate"/>
        </w:r>
      </w:del>
      <w:r>
        <w:rPr>
          <w:rFonts w:ascii="Times New Roman" w:hAnsi="Times New Roman" w:cs="Times New Roman"/>
          <w:noProof/>
          <w:sz w:val="24"/>
          <w:szCs w:val="24"/>
        </w:rPr>
        <w:t>(Bosch et al. 2011; Low and Nicholson 2015)</w:t>
      </w:r>
      <w:del w:id="38" w:author="Michelle Hill" w:date="2016-03-14T20:11:00Z">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p>
    <w:p w14:paraId="4065F6F2" w14:textId="22BF76CF" w:rsidR="001B5889" w:rsidRDefault="004D51EC" w:rsidP="001B5889">
      <w:pPr>
        <w:pStyle w:val="NoSpacing"/>
        <w:spacing w:line="480" w:lineRule="auto"/>
        <w:ind w:firstLine="142"/>
        <w:rPr>
          <w:rFonts w:ascii="Times New Roman" w:hAnsi="Times New Roman" w:cs="Times New Roman"/>
          <w:sz w:val="24"/>
          <w:szCs w:val="24"/>
        </w:rPr>
      </w:pPr>
      <w:del w:id="39" w:author="Michelle Hill" w:date="2016-03-14T20:11:00Z">
        <w:r w:rsidRPr="000C3393" w:rsidDel="00792B42">
          <w:rPr>
            <w:rFonts w:ascii="Times New Roman" w:hAnsi="Times New Roman" w:cs="Times New Roman"/>
            <w:sz w:val="24"/>
            <w:szCs w:val="24"/>
          </w:rPr>
          <w:delText>In addition to CAV1, cavins are required in caveolae production by acting as caveolar coat proteins that stabilise caveolin interaction in endocytosis</w:del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 </w:delInstr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DATA </w:delInstrText>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r w:rsidRPr="000C3393" w:rsidDel="00792B42">
          <w:rPr>
            <w:rFonts w:ascii="Times New Roman" w:hAnsi="Times New Roman" w:cs="Times New Roman"/>
            <w:noProof/>
            <w:sz w:val="24"/>
            <w:szCs w:val="24"/>
          </w:rPr>
          <w:delText>(Nabi 2009)</w:delText>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The cavin family consists of 4 cavins, named Polymerase I and Transcript Release Factor (PTRF or cavin-1), Serum Deprivation Response (SDPR or cavin-2), S</w:t>
      </w:r>
      <w:r w:rsidRPr="000C3393">
        <w:rPr>
          <w:rFonts w:ascii="Times New Roman" w:hAnsi="Times New Roman" w:cs="Times New Roman"/>
          <w:color w:val="000000"/>
          <w:sz w:val="24"/>
          <w:szCs w:val="24"/>
          <w:shd w:val="clear" w:color="auto" w:fill="FFFFFF"/>
        </w:rPr>
        <w:t>dr-</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protein (MURC or cavin-4). </w:t>
      </w:r>
      <w:r w:rsidR="00535E3B" w:rsidRPr="000C3393">
        <w:rPr>
          <w:rFonts w:ascii="Times New Roman" w:hAnsi="Times New Roman" w:cs="Times New Roman"/>
          <w:sz w:val="24"/>
          <w:szCs w:val="24"/>
        </w:rPr>
        <w:t xml:space="preserve">Co-immunoprecipitation studies with the cavin members </w:t>
      </w:r>
      <w:del w:id="40" w:author="Michelle Hill" w:date="2016-03-14T20:21:00Z">
        <w:r w:rsidR="00535E3B" w:rsidRPr="000C3393" w:rsidDel="0077000B">
          <w:rPr>
            <w:rFonts w:ascii="Times New Roman" w:hAnsi="Times New Roman" w:cs="Times New Roman"/>
            <w:sz w:val="24"/>
            <w:szCs w:val="24"/>
          </w:rPr>
          <w:delText xml:space="preserve">and CAV1 </w:delText>
        </w:r>
      </w:del>
      <w:r w:rsidR="00535E3B" w:rsidRPr="000C3393">
        <w:rPr>
          <w:rFonts w:ascii="Times New Roman" w:hAnsi="Times New Roman" w:cs="Times New Roman"/>
          <w:sz w:val="24"/>
          <w:szCs w:val="24"/>
        </w:rPr>
        <w:t>reveal that cavin</w:t>
      </w:r>
      <w:ins w:id="41" w:author="Michelle Hill" w:date="2016-03-14T20:21:00Z">
        <w:r w:rsidR="00535E3B">
          <w:rPr>
            <w:rFonts w:ascii="Times New Roman" w:hAnsi="Times New Roman" w:cs="Times New Roman"/>
            <w:sz w:val="24"/>
            <w:szCs w:val="24"/>
          </w:rPr>
          <w:t>s</w:t>
        </w:r>
      </w:ins>
      <w:r w:rsidR="00535E3B" w:rsidRPr="000C3393">
        <w:rPr>
          <w:rFonts w:ascii="Times New Roman" w:hAnsi="Times New Roman" w:cs="Times New Roman"/>
          <w:sz w:val="24"/>
          <w:szCs w:val="24"/>
        </w:rPr>
        <w:t xml:space="preserve"> form distinct complexes</w:t>
      </w:r>
      <w:del w:id="42" w:author="Michelle Hill" w:date="2016-03-14T20:22:00Z">
        <w:r w:rsidR="00535E3B" w:rsidRPr="000C3393" w:rsidDel="0077000B">
          <w:rPr>
            <w:rFonts w:ascii="Times New Roman" w:hAnsi="Times New Roman" w:cs="Times New Roman"/>
            <w:sz w:val="24"/>
            <w:szCs w:val="24"/>
          </w:rPr>
          <w:delText>. These complexes</w:delText>
        </w:r>
      </w:del>
      <w:ins w:id="43" w:author="Michelle Hill" w:date="2016-03-14T20:22:00Z">
        <w:r w:rsidR="00535E3B">
          <w:rPr>
            <w:rFonts w:ascii="Times New Roman" w:hAnsi="Times New Roman" w:cs="Times New Roman"/>
            <w:sz w:val="24"/>
            <w:szCs w:val="24"/>
          </w:rPr>
          <w:t xml:space="preserve"> which</w:t>
        </w:r>
      </w:ins>
      <w:r w:rsidR="00535E3B" w:rsidRPr="000C3393">
        <w:rPr>
          <w:rFonts w:ascii="Times New Roman" w:hAnsi="Times New Roman" w:cs="Times New Roman"/>
          <w:sz w:val="24"/>
          <w:szCs w:val="24"/>
        </w:rPr>
        <w:t xml:space="preserve"> require the presence of cavin-1 with either cavin-2 or cavin-3 </w:t>
      </w:r>
      <w:del w:id="44" w:author="Michelle Hill" w:date="2016-03-14T20:22:00Z">
        <w:r w:rsidR="00535E3B" w:rsidRPr="000C3393" w:rsidDel="0077000B">
          <w:rPr>
            <w:rFonts w:ascii="Times New Roman" w:hAnsi="Times New Roman" w:cs="Times New Roman"/>
            <w:sz w:val="24"/>
            <w:szCs w:val="24"/>
          </w:rPr>
          <w:delText>to initiate modification of the lipid domain composition</w:delText>
        </w:r>
      </w:del>
      <w:r w:rsidR="00535E3B"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535E3B"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asti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9)</w:t>
      </w:r>
      <w:r w:rsidR="00535E3B" w:rsidRPr="000C3393">
        <w:rPr>
          <w:rFonts w:ascii="Times New Roman" w:hAnsi="Times New Roman" w:cs="Times New Roman"/>
          <w:sz w:val="24"/>
          <w:szCs w:val="24"/>
        </w:rPr>
        <w:fldChar w:fldCharType="end"/>
      </w:r>
      <w:r w:rsidR="00535E3B">
        <w:rPr>
          <w:rFonts w:ascii="Times New Roman" w:hAnsi="Times New Roman" w:cs="Times New Roman"/>
          <w:sz w:val="24"/>
          <w:szCs w:val="24"/>
        </w:rPr>
        <w:t>. However, of the cavin members, only cavin-1 can directly bind to CAV1</w:t>
      </w:r>
      <w:r w:rsidR="00CB29BD">
        <w:rPr>
          <w:rFonts w:ascii="Times New Roman" w:hAnsi="Times New Roman" w:cs="Times New Roman"/>
          <w:sz w:val="24"/>
          <w:szCs w:val="24"/>
        </w:rPr>
        <w:t xml:space="preserve"> </w:t>
      </w:r>
      <w:r w:rsidR="00CB29BD">
        <w:rPr>
          <w:rFonts w:ascii="Times New Roman" w:hAnsi="Times New Roman" w:cs="Times New Roman"/>
          <w:sz w:val="24"/>
          <w:szCs w:val="24"/>
        </w:rPr>
        <w:fldChar w:fldCharType="begin"/>
      </w:r>
      <w:r w:rsidR="00CB29BD">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CB29BD">
        <w:rPr>
          <w:rFonts w:ascii="Times New Roman" w:hAnsi="Times New Roman" w:cs="Times New Roman"/>
          <w:sz w:val="24"/>
          <w:szCs w:val="24"/>
        </w:rPr>
        <w:fldChar w:fldCharType="separate"/>
      </w:r>
      <w:r w:rsidR="00CB29BD">
        <w:rPr>
          <w:rFonts w:ascii="Times New Roman" w:hAnsi="Times New Roman" w:cs="Times New Roman"/>
          <w:noProof/>
          <w:sz w:val="24"/>
          <w:szCs w:val="24"/>
        </w:rPr>
        <w:t>(Bastiani et al. 2009)</w:t>
      </w:r>
      <w:r w:rsidR="00CB29BD">
        <w:rPr>
          <w:rFonts w:ascii="Times New Roman" w:hAnsi="Times New Roman" w:cs="Times New Roman"/>
          <w:sz w:val="24"/>
          <w:szCs w:val="24"/>
        </w:rPr>
        <w:fldChar w:fldCharType="end"/>
      </w:r>
      <w:r w:rsidR="00535E3B">
        <w:rPr>
          <w:rFonts w:ascii="Times New Roman" w:hAnsi="Times New Roman" w:cs="Times New Roman"/>
          <w:sz w:val="24"/>
          <w:szCs w:val="24"/>
        </w:rPr>
        <w:t xml:space="preserve">. </w:t>
      </w:r>
      <w:r w:rsidR="00CB29BD">
        <w:rPr>
          <w:rFonts w:ascii="Times New Roman" w:hAnsi="Times New Roman" w:cs="Times New Roman"/>
          <w:sz w:val="24"/>
          <w:szCs w:val="24"/>
        </w:rPr>
        <w:t>Ectopic e</w:t>
      </w:r>
      <w:r w:rsidRPr="000C3393">
        <w:rPr>
          <w:rFonts w:ascii="Times New Roman" w:hAnsi="Times New Roman" w:cs="Times New Roman"/>
          <w:sz w:val="24"/>
          <w:szCs w:val="24"/>
        </w:rPr>
        <w:t>xpression of cavin-1 in cells with functional caveolin dramatically increases caveolae density</w:t>
      </w:r>
      <w:r w:rsidR="00535E3B">
        <w:rPr>
          <w:rFonts w:ascii="Times New Roman" w:hAnsi="Times New Roman" w:cs="Times New Roman"/>
          <w:sz w:val="24"/>
          <w:szCs w:val="24"/>
        </w:rPr>
        <w:t xml:space="preserve"> </w:t>
      </w:r>
      <w:r w:rsidR="00CB29BD">
        <w:rPr>
          <w:rFonts w:ascii="Times New Roman" w:hAnsi="Times New Roman" w:cs="Times New Roman"/>
          <w:sz w:val="24"/>
          <w:szCs w:val="24"/>
        </w:rPr>
        <w:t xml:space="preserve">of the plasma membrane, without the presence of the other cavin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ill et al.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312DAE">
        <w:rPr>
          <w:rFonts w:ascii="Times New Roman" w:hAnsi="Times New Roman" w:cs="Times New Roman"/>
          <w:sz w:val="24"/>
          <w:szCs w:val="24"/>
        </w:rPr>
        <w:t xml:space="preserve">Hereby, cavin-1 is found to be a strong mediator in CAV1 function regarding caveolae formation and potentially the lipid raft compositional change it evokes. </w:t>
      </w:r>
      <w:r>
        <w:rPr>
          <w:rFonts w:ascii="Times New Roman" w:hAnsi="Times New Roman" w:cs="Times New Roman"/>
          <w:sz w:val="24"/>
          <w:szCs w:val="24"/>
        </w:rPr>
        <w:t>Earlier</w:t>
      </w:r>
      <w:r w:rsidRPr="000C3393">
        <w:rPr>
          <w:rFonts w:ascii="Times New Roman" w:hAnsi="Times New Roman" w:cs="Times New Roman"/>
          <w:sz w:val="24"/>
          <w:szCs w:val="24"/>
        </w:rPr>
        <w:t xml:space="preserve"> work from our lab compared GFP transformed PC3 cells to GFP-cavin-1 PC3 cells which revealed a decrease in cholesterol within the lipid raft fraction upon cavin-1 expression</w:t>
      </w:r>
      <w:r w:rsidR="00312DAE">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Inder et al. 2012)</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del w:id="45" w:author="Michelle Hill" w:date="2016-03-14T20:16:00Z">
        <w:r w:rsidRPr="000C3393" w:rsidDel="00BA53A0">
          <w:rPr>
            <w:rFonts w:ascii="Times New Roman" w:hAnsi="Times New Roman" w:cs="Times New Roman"/>
            <w:sz w:val="24"/>
            <w:szCs w:val="24"/>
          </w:rPr>
          <w:delText>Hereb</w:delText>
        </w:r>
      </w:del>
      <w:r w:rsidR="00312DAE">
        <w:rPr>
          <w:rFonts w:ascii="Times New Roman" w:hAnsi="Times New Roman" w:cs="Times New Roman"/>
          <w:sz w:val="24"/>
          <w:szCs w:val="24"/>
        </w:rPr>
        <w:t xml:space="preserve"> </w:t>
      </w:r>
      <w:r w:rsidR="00BB1A7E">
        <w:rPr>
          <w:rFonts w:ascii="Times New Roman" w:hAnsi="Times New Roman" w:cs="Times New Roman"/>
          <w:sz w:val="24"/>
          <w:szCs w:val="24"/>
        </w:rPr>
        <w:t>This confirms the relationship between c</w:t>
      </w:r>
      <w:r w:rsidRPr="000C3393">
        <w:rPr>
          <w:rFonts w:ascii="Times New Roman" w:hAnsi="Times New Roman" w:cs="Times New Roman"/>
          <w:sz w:val="24"/>
          <w:szCs w:val="24"/>
        </w:rPr>
        <w:t xml:space="preserve">avin-1 </w:t>
      </w:r>
      <w:del w:id="46" w:author="Michelle Hill" w:date="2016-03-14T20:17:00Z">
        <w:r w:rsidRPr="000C3393" w:rsidDel="0077000B">
          <w:rPr>
            <w:rFonts w:ascii="Times New Roman" w:hAnsi="Times New Roman" w:cs="Times New Roman"/>
            <w:sz w:val="24"/>
            <w:szCs w:val="24"/>
          </w:rPr>
          <w:delText>modifies the</w:delText>
        </w:r>
      </w:del>
      <w:r w:rsidR="00BB1A7E">
        <w:rPr>
          <w:rFonts w:ascii="Times New Roman" w:hAnsi="Times New Roman" w:cs="Times New Roman"/>
          <w:sz w:val="24"/>
          <w:szCs w:val="24"/>
        </w:rPr>
        <w:t>and lipid raft modification,</w:t>
      </w:r>
      <w:ins w:id="47" w:author="Michelle Hill" w:date="2016-03-14T20:17:00Z">
        <w:r>
          <w:rPr>
            <w:rFonts w:ascii="Times New Roman" w:hAnsi="Times New Roman" w:cs="Times New Roman"/>
            <w:sz w:val="24"/>
            <w:szCs w:val="24"/>
          </w:rPr>
          <w:t xml:space="preserve"> presumably</w:t>
        </w:r>
      </w:ins>
      <w:r w:rsidRPr="000C3393">
        <w:rPr>
          <w:rFonts w:ascii="Times New Roman" w:hAnsi="Times New Roman" w:cs="Times New Roman"/>
          <w:sz w:val="24"/>
          <w:szCs w:val="24"/>
        </w:rPr>
        <w:t xml:space="preserve"> by acting on CAV1</w:t>
      </w:r>
      <w:r w:rsidR="00BB1A7E">
        <w:rPr>
          <w:rFonts w:ascii="Times New Roman" w:hAnsi="Times New Roman" w:cs="Times New Roman"/>
          <w:sz w:val="24"/>
          <w:szCs w:val="24"/>
        </w:rPr>
        <w:t xml:space="preserve">. </w:t>
      </w:r>
      <w:r w:rsidR="00501F12">
        <w:rPr>
          <w:rFonts w:ascii="Times New Roman" w:hAnsi="Times New Roman" w:cs="Times New Roman"/>
          <w:sz w:val="24"/>
          <w:szCs w:val="24"/>
        </w:rPr>
        <w:t>Further manipulation of</w:t>
      </w:r>
      <w:r w:rsidRPr="000C3393">
        <w:rPr>
          <w:rFonts w:ascii="Times New Roman" w:hAnsi="Times New Roman" w:cs="Times New Roman"/>
          <w:sz w:val="24"/>
          <w:szCs w:val="24"/>
        </w:rPr>
        <w:t xml:space="preserve"> </w:t>
      </w:r>
      <w:r w:rsidR="00BB1A7E">
        <w:rPr>
          <w:rFonts w:ascii="Times New Roman" w:hAnsi="Times New Roman" w:cs="Times New Roman"/>
          <w:sz w:val="24"/>
          <w:szCs w:val="24"/>
        </w:rPr>
        <w:t xml:space="preserve">the CAV1/cavin-1 system revealed a novel mechanism regarding EV sorting for both proteins and miRNAs. </w:t>
      </w:r>
    </w:p>
    <w:p w14:paraId="11C570F7" w14:textId="5BEC4C64" w:rsidR="004D51EC" w:rsidDel="005756A9" w:rsidRDefault="00BB1A7E" w:rsidP="00BB1A7E">
      <w:pPr>
        <w:pStyle w:val="NoSpacing"/>
        <w:spacing w:line="480" w:lineRule="auto"/>
        <w:ind w:firstLine="142"/>
        <w:rPr>
          <w:del w:id="48" w:author="Harley Robinson " w:date="2016-03-15T09:22:00Z"/>
          <w:rFonts w:ascii="Times New Roman" w:hAnsi="Times New Roman" w:cs="Times New Roman"/>
          <w:sz w:val="24"/>
          <w:szCs w:val="24"/>
        </w:rPr>
        <w:pPrChange w:id="49" w:author="Harley Robinson " w:date="2016-03-15T09:22:00Z">
          <w:pPr>
            <w:pStyle w:val="NoSpacing"/>
            <w:spacing w:line="480" w:lineRule="auto"/>
          </w:pPr>
        </w:pPrChange>
      </w:pPr>
      <w:r>
        <w:rPr>
          <w:rFonts w:ascii="Times New Roman" w:hAnsi="Times New Roman" w:cs="Times New Roman"/>
          <w:sz w:val="24"/>
          <w:szCs w:val="24"/>
        </w:rPr>
        <w:t>Introduction of cavin-1 to PC3 cells</w:t>
      </w:r>
      <w:r w:rsidR="004D51EC" w:rsidRPr="000C3393">
        <w:rPr>
          <w:rFonts w:ascii="Times New Roman" w:hAnsi="Times New Roman" w:cs="Times New Roman"/>
          <w:sz w:val="24"/>
          <w:szCs w:val="24"/>
        </w:rPr>
        <w:t xml:space="preserve"> </w:t>
      </w:r>
      <w:r>
        <w:rPr>
          <w:rFonts w:ascii="Times New Roman" w:hAnsi="Times New Roman" w:cs="Times New Roman"/>
          <w:sz w:val="24"/>
          <w:szCs w:val="24"/>
        </w:rPr>
        <w:t>was found to modify lipid raft proteins, including</w:t>
      </w:r>
      <w:r w:rsidR="004D51EC" w:rsidRPr="000C3393">
        <w:rPr>
          <w:rFonts w:ascii="Times New Roman" w:hAnsi="Times New Roman" w:cs="Times New Roman"/>
          <w:sz w:val="24"/>
          <w:szCs w:val="24"/>
        </w:rPr>
        <w:t xml:space="preserve"> cytoskeletal proteins to modify adhesion and cytoskeletal </w:t>
      </w:r>
      <w:r w:rsidR="00C72751" w:rsidRPr="000C3393">
        <w:rPr>
          <w:rFonts w:ascii="Times New Roman" w:hAnsi="Times New Roman" w:cs="Times New Roman"/>
          <w:sz w:val="24"/>
          <w:szCs w:val="24"/>
        </w:rPr>
        <w:t xml:space="preserve">remodelling </w:t>
      </w:r>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Additionally, </w:t>
      </w:r>
      <w:del w:id="50" w:author="Michelle Hill" w:date="2016-03-14T20:36:00Z">
        <w:r w:rsidR="004D51EC" w:rsidRPr="000C3393" w:rsidDel="000753FF">
          <w:rPr>
            <w:rFonts w:ascii="Times New Roman" w:hAnsi="Times New Roman" w:cs="Times New Roman"/>
            <w:sz w:val="24"/>
            <w:szCs w:val="24"/>
          </w:rPr>
          <w:delText>This indicates not only a lipid composition modification but lipid dependant protein compositional change, impacting on cellular processes. Therefore this compositional switch can be utilised to determine protein change between the rafts, ultimately identifying functional change. An earlier study from our lab had used this mechanism in PC3 cells to determine changes in protein cargo recruitment into t</w:delText>
        </w:r>
      </w:del>
      <w:r w:rsidR="004D51EC" w:rsidRPr="000C3393">
        <w:rPr>
          <w:rFonts w:ascii="Times New Roman" w:hAnsi="Times New Roman" w:cs="Times New Roman"/>
          <w:sz w:val="24"/>
          <w:szCs w:val="24"/>
        </w:rPr>
        <w:t xml:space="preserve">differential </w:t>
      </w:r>
      <w:del w:id="51" w:author="Michelle Hill" w:date="2016-03-14T20:37:00Z">
        <w:r w:rsidR="004D51EC" w:rsidRPr="000C3393" w:rsidDel="006D0437">
          <w:rPr>
            <w:rFonts w:ascii="Times New Roman" w:hAnsi="Times New Roman" w:cs="Times New Roman"/>
            <w:sz w:val="24"/>
            <w:szCs w:val="24"/>
          </w:rPr>
          <w:delText xml:space="preserve">protein </w:delText>
        </w:r>
      </w:del>
      <w:r w:rsidR="004D51EC" w:rsidRPr="000C3393">
        <w:rPr>
          <w:rFonts w:ascii="Times New Roman" w:hAnsi="Times New Roman" w:cs="Times New Roman"/>
          <w:sz w:val="24"/>
          <w:szCs w:val="24"/>
        </w:rPr>
        <w:t xml:space="preserve">recruitment of 123 proteins to EVs </w:t>
      </w:r>
      <w:r w:rsidR="00C72751">
        <w:rPr>
          <w:rFonts w:ascii="Times New Roman" w:hAnsi="Times New Roman" w:cs="Times New Roman"/>
          <w:sz w:val="24"/>
          <w:szCs w:val="24"/>
        </w:rPr>
        <w:t xml:space="preserve">occurred following cavin-1 ectopic expression </w:t>
      </w:r>
      <w:del w:id="52" w:author="Michelle Hill" w:date="2016-03-14T20:37:00Z">
        <w:r w:rsidR="004D51EC" w:rsidRPr="000C3393" w:rsidDel="006D0437">
          <w:rPr>
            <w:rFonts w:ascii="Times New Roman" w:hAnsi="Times New Roman" w:cs="Times New Roman"/>
            <w:sz w:val="24"/>
            <w:szCs w:val="24"/>
          </w:rPr>
          <w:delText>and flux in lipid raft proteins</w:delText>
        </w:r>
      </w:del>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t>In a later study, the microRNA, miR-148a, was found to be strongly underrepresented the EVs upon expression of cavin-1, yet no significant decrease in the cell</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4)</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In contrast, miR-125a was found to be increased in both the cell and EVs proportionally following ectopic cavin-1 </w:t>
      </w:r>
      <w:r w:rsidR="00501F12">
        <w:rPr>
          <w:rFonts w:ascii="Times New Roman" w:hAnsi="Times New Roman" w:cs="Times New Roman"/>
          <w:sz w:val="24"/>
          <w:szCs w:val="24"/>
        </w:rPr>
        <w:t xml:space="preserve">expression </w: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 </w:instrTex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DATA </w:instrText>
      </w:r>
      <w:r w:rsidR="00501F12">
        <w:rPr>
          <w:rFonts w:ascii="Times New Roman" w:hAnsi="Times New Roman" w:cs="Times New Roman"/>
          <w:sz w:val="24"/>
          <w:szCs w:val="24"/>
        </w:rPr>
      </w:r>
      <w:r w:rsidR="00501F12">
        <w:rPr>
          <w:rFonts w:ascii="Times New Roman" w:hAnsi="Times New Roman" w:cs="Times New Roman"/>
          <w:sz w:val="24"/>
          <w:szCs w:val="24"/>
        </w:rPr>
        <w:fldChar w:fldCharType="end"/>
      </w:r>
      <w:r w:rsidR="00501F12">
        <w:rPr>
          <w:rFonts w:ascii="Times New Roman" w:hAnsi="Times New Roman" w:cs="Times New Roman"/>
          <w:sz w:val="24"/>
          <w:szCs w:val="24"/>
        </w:rPr>
        <w:fldChar w:fldCharType="separate"/>
      </w:r>
      <w:r w:rsidR="00501F12">
        <w:rPr>
          <w:rFonts w:ascii="Times New Roman" w:hAnsi="Times New Roman" w:cs="Times New Roman"/>
          <w:noProof/>
          <w:sz w:val="24"/>
          <w:szCs w:val="24"/>
        </w:rPr>
        <w:t>(Inder et al. 2014)</w:t>
      </w:r>
      <w:r w:rsidR="00501F12">
        <w:rPr>
          <w:rFonts w:ascii="Times New Roman" w:hAnsi="Times New Roman" w:cs="Times New Roman"/>
          <w:sz w:val="24"/>
          <w:szCs w:val="24"/>
        </w:rPr>
        <w:fldChar w:fldCharType="end"/>
      </w:r>
      <w:r w:rsidR="00C72751">
        <w:rPr>
          <w:rFonts w:ascii="Times New Roman" w:hAnsi="Times New Roman" w:cs="Times New Roman"/>
          <w:sz w:val="24"/>
          <w:szCs w:val="24"/>
        </w:rPr>
        <w:t>. W</w:t>
      </w:r>
      <w:r w:rsidR="004D51EC" w:rsidRPr="000C3393">
        <w:rPr>
          <w:rFonts w:ascii="Times New Roman" w:hAnsi="Times New Roman" w:cs="Times New Roman"/>
          <w:sz w:val="24"/>
          <w:szCs w:val="24"/>
        </w:rPr>
        <w:t xml:space="preserve">hile cavin-1 is mediating this change, it is not present within the EVs, indicating an indirect mechanism through lipid raft changes. This suggests that cargo sequestered into the EVs is completed in a </w:t>
      </w:r>
      <w:r w:rsidR="004D51EC" w:rsidRPr="000C3393">
        <w:rPr>
          <w:rFonts w:ascii="Times New Roman" w:hAnsi="Times New Roman" w:cs="Times New Roman"/>
          <w:sz w:val="24"/>
          <w:szCs w:val="24"/>
        </w:rPr>
        <w:lastRenderedPageBreak/>
        <w:t xml:space="preserve">selective manner for </w:t>
      </w:r>
      <w:r w:rsidR="00501F12">
        <w:rPr>
          <w:rFonts w:ascii="Times New Roman" w:hAnsi="Times New Roman" w:cs="Times New Roman"/>
          <w:sz w:val="24"/>
          <w:szCs w:val="24"/>
        </w:rPr>
        <w:t xml:space="preserve">some </w:t>
      </w:r>
      <w:r w:rsidR="004D51EC" w:rsidRPr="000C3393">
        <w:rPr>
          <w:rFonts w:ascii="Times New Roman" w:hAnsi="Times New Roman" w:cs="Times New Roman"/>
          <w:sz w:val="24"/>
          <w:szCs w:val="24"/>
        </w:rPr>
        <w:t xml:space="preserve">miRNAs alike protein, which </w:t>
      </w:r>
      <w:r w:rsidR="00B560FE">
        <w:rPr>
          <w:rFonts w:ascii="Times New Roman" w:hAnsi="Times New Roman" w:cs="Times New Roman"/>
          <w:sz w:val="24"/>
          <w:szCs w:val="24"/>
        </w:rPr>
        <w:t>may be mediated by</w:t>
      </w:r>
      <w:r w:rsidR="004D51EC" w:rsidRPr="000C3393">
        <w:rPr>
          <w:rFonts w:ascii="Times New Roman" w:hAnsi="Times New Roman" w:cs="Times New Roman"/>
          <w:sz w:val="24"/>
          <w:szCs w:val="24"/>
        </w:rPr>
        <w:t xml:space="preserve"> change</w:t>
      </w:r>
      <w:r w:rsidR="00B560FE">
        <w:rPr>
          <w:rFonts w:ascii="Times New Roman" w:hAnsi="Times New Roman" w:cs="Times New Roman"/>
          <w:sz w:val="24"/>
          <w:szCs w:val="24"/>
        </w:rPr>
        <w:t>s</w:t>
      </w:r>
      <w:r w:rsidR="004D51EC" w:rsidRPr="000C3393">
        <w:rPr>
          <w:rFonts w:ascii="Times New Roman" w:hAnsi="Times New Roman" w:cs="Times New Roman"/>
          <w:sz w:val="24"/>
          <w:szCs w:val="24"/>
        </w:rPr>
        <w:t xml:space="preserve"> in lipid raft composition from this system. </w:t>
      </w:r>
    </w:p>
    <w:p w14:paraId="5E8B609C" w14:textId="77777777" w:rsidR="004D51EC" w:rsidRPr="000C3393" w:rsidRDefault="004D51EC" w:rsidP="00BB1A7E">
      <w:pPr>
        <w:pStyle w:val="NoSpacing"/>
        <w:spacing w:line="480" w:lineRule="auto"/>
        <w:rPr>
          <w:ins w:id="53" w:author="Harley Robinson " w:date="2016-03-15T09:22:00Z"/>
          <w:rFonts w:ascii="Times New Roman" w:hAnsi="Times New Roman" w:cs="Times New Roman"/>
          <w:sz w:val="24"/>
          <w:szCs w:val="24"/>
        </w:rPr>
      </w:pPr>
    </w:p>
    <w:p w14:paraId="51349AE2" w14:textId="77777777" w:rsidR="00D36602" w:rsidRPr="000C3393" w:rsidRDefault="00D36602" w:rsidP="00002BB9">
      <w:pPr>
        <w:pStyle w:val="NoSpacing"/>
        <w:spacing w:line="480" w:lineRule="auto"/>
        <w:ind w:firstLine="142"/>
        <w:rPr>
          <w:rFonts w:ascii="Times New Roman" w:hAnsi="Times New Roman" w:cs="Times New Roman"/>
          <w:sz w:val="24"/>
          <w:szCs w:val="24"/>
        </w:rPr>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54" w:name="_Toc445921966"/>
      <w:r w:rsidRPr="000C3393">
        <w:rPr>
          <w:rStyle w:val="Heading1Char"/>
          <w:rFonts w:ascii="Times New Roman" w:hAnsi="Times New Roman" w:cs="Times New Roman"/>
          <w:b/>
          <w:sz w:val="28"/>
          <w:szCs w:val="24"/>
        </w:rPr>
        <w:t>Hypothesis</w:t>
      </w:r>
      <w:bookmarkEnd w:id="54"/>
      <w:r w:rsidRPr="000C3393">
        <w:rPr>
          <w:rFonts w:ascii="Times New Roman" w:hAnsi="Times New Roman" w:cs="Times New Roman"/>
          <w:b/>
          <w:sz w:val="28"/>
          <w:szCs w:val="24"/>
        </w:rPr>
        <w:t>:</w:t>
      </w:r>
    </w:p>
    <w:p w14:paraId="675B1F58" w14:textId="1BE5F88E" w:rsidR="007B3FE7" w:rsidRPr="008A2CC3" w:rsidRDefault="005756A9"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70528" behindDoc="1" locked="0" layoutInCell="1" allowOverlap="1" wp14:anchorId="425A9D7D" wp14:editId="51F9CBCB">
                <wp:simplePos x="0" y="0"/>
                <wp:positionH relativeFrom="margin">
                  <wp:posOffset>31115</wp:posOffset>
                </wp:positionH>
                <wp:positionV relativeFrom="paragraph">
                  <wp:posOffset>1478915</wp:posOffset>
                </wp:positionV>
                <wp:extent cx="5806440" cy="3990975"/>
                <wp:effectExtent l="0" t="0" r="3810" b="9525"/>
                <wp:wrapTight wrapText="bothSides">
                  <wp:wrapPolygon edited="0">
                    <wp:start x="0" y="0"/>
                    <wp:lineTo x="0" y="21548"/>
                    <wp:lineTo x="21543" y="21548"/>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990975"/>
                        </a:xfrm>
                        <a:prstGeom prst="rect">
                          <a:avLst/>
                        </a:prstGeom>
                        <a:solidFill>
                          <a:srgbClr val="FFFFFF"/>
                        </a:solidFill>
                        <a:ln w="9525">
                          <a:noFill/>
                          <a:miter lim="800000"/>
                          <a:headEnd/>
                          <a:tailEnd/>
                        </a:ln>
                      </wps:spPr>
                      <wps:txbx>
                        <w:txbxContent>
                          <w:p w14:paraId="194369D1" w14:textId="0827CA7A" w:rsidR="001D2AF9" w:rsidRDefault="006F0613"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183765"/>
                                          </a:xfrm>
                                          <a:prstGeom prst="rect">
                                            <a:avLst/>
                                          </a:prstGeom>
                                        </pic:spPr>
                                      </pic:pic>
                                    </a:graphicData>
                                  </a:graphic>
                                </wp:inline>
                              </w:drawing>
                            </w:r>
                          </w:p>
                          <w:p w14:paraId="4A3F417B" w14:textId="7A579D1F" w:rsidR="001D2AF9" w:rsidRPr="000C3393" w:rsidRDefault="001D2AF9"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1D2AF9" w:rsidRDefault="001D2AF9"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left:0;text-align:left;margin-left:2.45pt;margin-top:116.45pt;width:457.2pt;height:314.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" stroked="f">
                <v:textbox>
                  <w:txbxContent>
                    <w:p w14:paraId="194369D1" w14:textId="0827CA7A" w:rsidR="001D2AF9" w:rsidRDefault="006F0613"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183765"/>
                                    </a:xfrm>
                                    <a:prstGeom prst="rect">
                                      <a:avLst/>
                                    </a:prstGeom>
                                  </pic:spPr>
                                </pic:pic>
                              </a:graphicData>
                            </a:graphic>
                          </wp:inline>
                        </w:drawing>
                      </w:r>
                    </w:p>
                    <w:p w14:paraId="4A3F417B" w14:textId="7A579D1F" w:rsidR="001D2AF9" w:rsidRPr="000C3393" w:rsidRDefault="001D2AF9"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1D2AF9" w:rsidRDefault="001D2AF9" w:rsidP="00CD2780"/>
                  </w:txbxContent>
                </v:textbox>
                <w10:wrap type="tight" anchorx="margin"/>
              </v:shape>
            </w:pict>
          </mc:Fallback>
        </mc:AlternateContent>
      </w:r>
      <w:r w:rsidR="00321603"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r w:rsidR="006D0437">
        <w:rPr>
          <w:rFonts w:ascii="Times New Roman" w:hAnsi="Times New Roman" w:cs="Times New Roman"/>
          <w:sz w:val="24"/>
          <w:szCs w:val="24"/>
        </w:rPr>
        <w:t xml:space="preserve">mediated by </w:t>
      </w:r>
      <w:r w:rsidR="00C14909" w:rsidRPr="000C3393">
        <w:rPr>
          <w:rFonts w:ascii="Times New Roman" w:hAnsi="Times New Roman" w:cs="Times New Roman"/>
          <w:sz w:val="24"/>
          <w:szCs w:val="24"/>
        </w:rPr>
        <w:t xml:space="preserve">lipid raft </w:t>
      </w:r>
      <w:r w:rsidR="006D0437">
        <w:rPr>
          <w:rFonts w:ascii="Times New Roman" w:hAnsi="Times New Roman" w:cs="Times New Roman"/>
          <w:sz w:val="24"/>
          <w:szCs w:val="24"/>
        </w:rPr>
        <w:t>proteins, using</w:t>
      </w:r>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r w:rsidR="006D0437">
        <w:rPr>
          <w:rFonts w:ascii="Times New Roman" w:hAnsi="Times New Roman" w:cs="Times New Roman"/>
          <w:sz w:val="24"/>
          <w:szCs w:val="24"/>
        </w:rPr>
        <w:t xml:space="preserve">cavin-1 indirectly modulates </w:t>
      </w:r>
      <w:r w:rsidR="00760CD8" w:rsidRPr="000C3393">
        <w:rPr>
          <w:rFonts w:ascii="Times New Roman" w:hAnsi="Times New Roman" w:cs="Times New Roman"/>
          <w:sz w:val="24"/>
          <w:szCs w:val="24"/>
        </w:rPr>
        <w:t>miRNA escort</w:t>
      </w:r>
      <w:r w:rsidR="00321603" w:rsidRPr="000C3393">
        <w:rPr>
          <w:rFonts w:ascii="Times New Roman" w:hAnsi="Times New Roman" w:cs="Times New Roman"/>
          <w:sz w:val="24"/>
          <w:szCs w:val="24"/>
        </w:rPr>
        <w:t xml:space="preserve"> proteins </w:t>
      </w:r>
      <w:r w:rsidR="006D0437">
        <w:rPr>
          <w:rFonts w:ascii="Times New Roman" w:hAnsi="Times New Roman" w:cs="Times New Roman"/>
          <w:sz w:val="24"/>
          <w:szCs w:val="24"/>
        </w:rPr>
        <w:t xml:space="preserve">to lipid rafts, thereby mediating selective miRNA export (Figure 2). </w:t>
      </w:r>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55" w:name="_Toc445921967"/>
      <w:r w:rsidRPr="000C3393">
        <w:rPr>
          <w:rFonts w:ascii="Times New Roman" w:hAnsi="Times New Roman" w:cs="Times New Roman"/>
          <w:b/>
          <w:sz w:val="28"/>
          <w:szCs w:val="24"/>
        </w:rPr>
        <w:t>Aims:</w:t>
      </w:r>
      <w:bookmarkEnd w:id="55"/>
      <w:r w:rsidRPr="000C3393">
        <w:rPr>
          <w:rFonts w:ascii="Times New Roman" w:hAnsi="Times New Roman" w:cs="Times New Roman"/>
          <w:b/>
          <w:sz w:val="28"/>
          <w:szCs w:val="24"/>
        </w:rPr>
        <w:t xml:space="preserve"> </w:t>
      </w:r>
    </w:p>
    <w:p w14:paraId="5FB2E3DE" w14:textId="4B9A0D96"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w:t>
      </w:r>
      <w:r w:rsidR="003529D3">
        <w:rPr>
          <w:rFonts w:ascii="Times New Roman" w:hAnsi="Times New Roman" w:cs="Times New Roman"/>
          <w:sz w:val="24"/>
          <w:szCs w:val="24"/>
        </w:rPr>
        <w:t xml:space="preserve"> in PC3 model system</w:t>
      </w:r>
      <w:r w:rsidRPr="000C3393">
        <w:rPr>
          <w:rFonts w:ascii="Times New Roman" w:hAnsi="Times New Roman" w:cs="Times New Roman"/>
          <w:sz w:val="24"/>
          <w:szCs w:val="24"/>
        </w:rPr>
        <w:t xml:space="preserve">. </w:t>
      </w:r>
    </w:p>
    <w:p w14:paraId="6CDCA9B7" w14:textId="70080E61"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r w:rsidR="006D0437">
        <w:rPr>
          <w:rFonts w:ascii="Times New Roman" w:hAnsi="Times New Roman" w:cs="Times New Roman"/>
          <w:sz w:val="24"/>
          <w:szCs w:val="24"/>
        </w:rPr>
        <w:t xml:space="preserve"> miRNA escort proteins</w:t>
      </w:r>
      <w:r w:rsidRPr="000C3393">
        <w:rPr>
          <w:rFonts w:ascii="Times New Roman" w:hAnsi="Times New Roman" w:cs="Times New Roman"/>
          <w:sz w:val="24"/>
          <w:szCs w:val="24"/>
        </w:rPr>
        <w:t xml:space="preserve"> involved with miRNA sorting</w:t>
      </w:r>
      <w:r w:rsidR="003529D3">
        <w:rPr>
          <w:rFonts w:ascii="Times New Roman" w:hAnsi="Times New Roman" w:cs="Times New Roman"/>
          <w:sz w:val="24"/>
          <w:szCs w:val="24"/>
        </w:rPr>
        <w:t xml:space="preserve"> into EVs</w:t>
      </w:r>
      <w:r w:rsidRPr="000C3393">
        <w:rPr>
          <w:rFonts w:ascii="Times New Roman" w:hAnsi="Times New Roman" w:cs="Times New Roman"/>
          <w:sz w:val="24"/>
          <w:szCs w:val="24"/>
        </w:rPr>
        <w:t xml:space="preserve">.  </w:t>
      </w:r>
    </w:p>
    <w:p w14:paraId="6867CB29" w14:textId="37B819E1" w:rsidR="003800F8" w:rsidRPr="000C3393" w:rsidRDefault="001B5889" w:rsidP="008A2CC3">
      <w:pPr>
        <w:pStyle w:val="NoSpacing"/>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Confirm the sorting function of the</w:t>
      </w:r>
      <w:r w:rsidR="00DE4437" w:rsidRPr="000C3393">
        <w:rPr>
          <w:rFonts w:ascii="Times New Roman" w:hAnsi="Times New Roman" w:cs="Times New Roman"/>
          <w:sz w:val="24"/>
          <w:szCs w:val="24"/>
        </w:rPr>
        <w:t xml:space="preserve"> candidate miRNA </w:t>
      </w:r>
      <w:r w:rsidR="00760CD8" w:rsidRPr="000C3393">
        <w:rPr>
          <w:rFonts w:ascii="Times New Roman" w:hAnsi="Times New Roman" w:cs="Times New Roman"/>
          <w:sz w:val="24"/>
          <w:szCs w:val="24"/>
        </w:rPr>
        <w:t>escort</w:t>
      </w:r>
      <w:r w:rsidR="00321603"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Pr>
          <w:rFonts w:ascii="Times New Roman" w:hAnsi="Times New Roman" w:cs="Times New Roman"/>
          <w:sz w:val="24"/>
          <w:szCs w:val="24"/>
        </w:rPr>
        <w:t>co-localisation with miRNAs</w:t>
      </w:r>
      <w:r w:rsidR="00321603"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1B5402DC" w:rsidR="00321603" w:rsidRDefault="003529D3" w:rsidP="008A2CC3">
      <w:pPr>
        <w:pStyle w:val="NoSpacing"/>
        <w:spacing w:line="480" w:lineRule="auto"/>
        <w:rPr>
          <w:rFonts w:ascii="Times New Roman" w:hAnsi="Times New Roman" w:cs="Times New Roman"/>
          <w:sz w:val="24"/>
          <w:szCs w:val="24"/>
        </w:rPr>
      </w:pPr>
      <w:bookmarkStart w:id="56" w:name="_Toc445921968"/>
      <w:r>
        <w:rPr>
          <w:rStyle w:val="Heading1Char"/>
          <w:rFonts w:ascii="Times New Roman" w:hAnsi="Times New Roman" w:cs="Times New Roman"/>
          <w:b/>
          <w:sz w:val="28"/>
          <w:szCs w:val="24"/>
        </w:rPr>
        <w:t>Research Pl</w:t>
      </w:r>
      <w:r w:rsidR="001B5889">
        <w:rPr>
          <w:rStyle w:val="Heading1Char"/>
          <w:rFonts w:ascii="Times New Roman" w:hAnsi="Times New Roman" w:cs="Times New Roman"/>
          <w:b/>
          <w:sz w:val="28"/>
          <w:szCs w:val="24"/>
        </w:rPr>
        <w:t>an</w:t>
      </w:r>
      <w:r>
        <w:rPr>
          <w:rStyle w:val="Heading1Char"/>
          <w:rFonts w:ascii="Times New Roman" w:hAnsi="Times New Roman" w:cs="Times New Roman"/>
          <w:b/>
          <w:sz w:val="28"/>
          <w:szCs w:val="24"/>
        </w:rPr>
        <w:t xml:space="preserve"> and </w:t>
      </w:r>
      <w:r w:rsidR="003800F8" w:rsidRPr="000C3393">
        <w:rPr>
          <w:rStyle w:val="Heading1Char"/>
          <w:rFonts w:ascii="Times New Roman" w:hAnsi="Times New Roman" w:cs="Times New Roman"/>
          <w:b/>
          <w:sz w:val="28"/>
          <w:szCs w:val="24"/>
        </w:rPr>
        <w:t>Methods</w:t>
      </w:r>
      <w:r w:rsidR="003800F8" w:rsidRPr="000C3393">
        <w:rPr>
          <w:rStyle w:val="Heading1Char"/>
          <w:rFonts w:ascii="Times New Roman" w:hAnsi="Times New Roman" w:cs="Times New Roman"/>
          <w:sz w:val="24"/>
          <w:szCs w:val="24"/>
        </w:rPr>
        <w:t>:</w:t>
      </w:r>
      <w:bookmarkEnd w:id="56"/>
      <w:r w:rsidR="00BB7E87" w:rsidRPr="000C3393">
        <w:rPr>
          <w:rFonts w:ascii="Times New Roman" w:hAnsi="Times New Roman" w:cs="Times New Roman"/>
          <w:sz w:val="24"/>
          <w:szCs w:val="24"/>
        </w:rPr>
        <w:t xml:space="preserve"> </w:t>
      </w:r>
    </w:p>
    <w:p w14:paraId="6452CA87" w14:textId="51219F01" w:rsidR="006D0437" w:rsidRPr="000C3393" w:rsidRDefault="005756A9"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mc:AlternateContent>
          <mc:Choice Requires="wps">
            <w:drawing>
              <wp:anchor distT="45720" distB="45720" distL="114300" distR="114300" simplePos="0" relativeHeight="251658240" behindDoc="0" locked="0" layoutInCell="1" allowOverlap="1" wp14:anchorId="057AFE94" wp14:editId="29224BA8">
                <wp:simplePos x="0" y="0"/>
                <wp:positionH relativeFrom="margin">
                  <wp:posOffset>-73660</wp:posOffset>
                </wp:positionH>
                <wp:positionV relativeFrom="paragraph">
                  <wp:posOffset>1228090</wp:posOffset>
                </wp:positionV>
                <wp:extent cx="5800725" cy="62579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257925"/>
                        </a:xfrm>
                        <a:prstGeom prst="rect">
                          <a:avLst/>
                        </a:prstGeom>
                        <a:solidFill>
                          <a:srgbClr val="FFFFFF"/>
                        </a:solidFill>
                        <a:ln w="9525">
                          <a:noFill/>
                          <a:miter lim="800000"/>
                          <a:headEnd/>
                          <a:tailEnd/>
                        </a:ln>
                      </wps:spPr>
                      <wps:txbx>
                        <w:txbxContent>
                          <w:p w14:paraId="613F0623" w14:textId="77777777" w:rsidR="001D2AF9" w:rsidRDefault="001D2AF9" w:rsidP="00002BB9">
                            <w:pPr>
                              <w:spacing w:line="480" w:lineRule="auto"/>
                              <w:jc w:val="center"/>
                              <w:rPr>
                                <w:noProof/>
                                <w:lang w:eastAsia="en-AU"/>
                              </w:rPr>
                            </w:pPr>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0">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p>
                          <w:p w14:paraId="7F4AC36E" w14:textId="6A58AD54" w:rsidR="001D2AF9" w:rsidRPr="00A53EE3" w:rsidRDefault="001D2AF9"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5.8pt;margin-top:96.7pt;width:456.75pt;height:492.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" stroked="f">
                <v:textbox>
                  <w:txbxContent>
                    <w:p w14:paraId="613F0623" w14:textId="77777777" w:rsidR="001D2AF9" w:rsidRDefault="001D2AF9" w:rsidP="00002BB9">
                      <w:pPr>
                        <w:spacing w:line="480" w:lineRule="auto"/>
                        <w:jc w:val="center"/>
                        <w:rPr>
                          <w:noProof/>
                          <w:lang w:eastAsia="en-AU"/>
                        </w:rPr>
                      </w:pPr>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0">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p>
                    <w:p w14:paraId="7F4AC36E" w14:textId="6A58AD54" w:rsidR="001D2AF9" w:rsidRPr="00A53EE3" w:rsidRDefault="001D2AF9"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v:textbox>
                <w10:wrap type="square" anchorx="margin"/>
              </v:shape>
            </w:pict>
          </mc:Fallback>
        </mc:AlternateContent>
      </w:r>
      <w:r w:rsidR="003529D3">
        <w:rPr>
          <w:rFonts w:ascii="Times New Roman" w:hAnsi="Times New Roman" w:cs="Times New Roman"/>
          <w:sz w:val="24"/>
          <w:szCs w:val="24"/>
        </w:rPr>
        <w:t>To</w:t>
      </w:r>
      <w:r w:rsidR="001B5889">
        <w:rPr>
          <w:rFonts w:ascii="Times New Roman" w:hAnsi="Times New Roman" w:cs="Times New Roman"/>
          <w:sz w:val="24"/>
          <w:szCs w:val="24"/>
        </w:rPr>
        <w:t xml:space="preserve"> assess the selective export of miRNAs</w:t>
      </w:r>
      <w:r w:rsidR="00DA0DF2">
        <w:rPr>
          <w:rFonts w:ascii="Times New Roman" w:hAnsi="Times New Roman" w:cs="Times New Roman"/>
          <w:sz w:val="24"/>
          <w:szCs w:val="24"/>
        </w:rPr>
        <w:t xml:space="preserve"> to EVs by use of lipid raft dependent RNA-binding protein</w:t>
      </w:r>
      <w:r w:rsidR="001B5889">
        <w:rPr>
          <w:rFonts w:ascii="Times New Roman" w:hAnsi="Times New Roman" w:cs="Times New Roman"/>
          <w:sz w:val="24"/>
          <w:szCs w:val="24"/>
        </w:rPr>
        <w:t>, I</w:t>
      </w:r>
      <w:r w:rsidR="003529D3">
        <w:rPr>
          <w:rFonts w:ascii="Times New Roman" w:hAnsi="Times New Roman" w:cs="Times New Roman"/>
          <w:sz w:val="24"/>
          <w:szCs w:val="24"/>
        </w:rPr>
        <w:t xml:space="preserve"> propose the following workflow </w:t>
      </w:r>
      <w:r w:rsidR="001B5889">
        <w:rPr>
          <w:rFonts w:ascii="Times New Roman" w:hAnsi="Times New Roman" w:cs="Times New Roman"/>
          <w:sz w:val="24"/>
          <w:szCs w:val="24"/>
        </w:rPr>
        <w:t>(</w:t>
      </w:r>
      <w:r w:rsidR="003529D3">
        <w:rPr>
          <w:rFonts w:ascii="Times New Roman" w:hAnsi="Times New Roman" w:cs="Times New Roman"/>
          <w:sz w:val="24"/>
          <w:szCs w:val="24"/>
        </w:rPr>
        <w:t>Figure 3</w:t>
      </w:r>
      <w:r w:rsidR="00DA0DF2">
        <w:rPr>
          <w:rFonts w:ascii="Times New Roman" w:hAnsi="Times New Roman" w:cs="Times New Roman"/>
          <w:sz w:val="24"/>
          <w:szCs w:val="24"/>
        </w:rPr>
        <w:t xml:space="preserve">). </w:t>
      </w:r>
      <w:r w:rsidR="00DA0DF2" w:rsidRPr="000C3393">
        <w:rPr>
          <w:rFonts w:ascii="Times New Roman" w:hAnsi="Times New Roman" w:cs="Times New Roman"/>
          <w:sz w:val="24"/>
          <w:szCs w:val="24"/>
        </w:rPr>
        <w:t xml:space="preserve">PC3 expressing GFP and GFP-tagged cavin proteins had previously </w:t>
      </w:r>
      <w:r w:rsidR="00DA0DF2">
        <w:rPr>
          <w:rFonts w:ascii="Times New Roman" w:hAnsi="Times New Roman" w:cs="Times New Roman"/>
          <w:sz w:val="24"/>
          <w:szCs w:val="24"/>
        </w:rPr>
        <w:t xml:space="preserve">been generated and characterised (Bastiani 2009), </w:t>
      </w:r>
      <w:r w:rsidR="00DA0DF2" w:rsidRPr="000C3393">
        <w:rPr>
          <w:rFonts w:ascii="Times New Roman" w:hAnsi="Times New Roman" w:cs="Times New Roman"/>
          <w:sz w:val="24"/>
          <w:szCs w:val="24"/>
        </w:rPr>
        <w:t xml:space="preserve">and will be </w:t>
      </w:r>
      <w:r w:rsidR="00DA0DF2" w:rsidRPr="000C3393">
        <w:rPr>
          <w:rFonts w:ascii="Times New Roman" w:hAnsi="Times New Roman" w:cs="Times New Roman"/>
          <w:sz w:val="24"/>
          <w:szCs w:val="24"/>
        </w:rPr>
        <w:lastRenderedPageBreak/>
        <w:t>used throughout this project. GFP expressing PC3 cells will be used as a CAV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Cavin-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 xml:space="preserve"> control.</w:t>
      </w:r>
    </w:p>
    <w:p w14:paraId="4ECB054D" w14:textId="4A33DACD" w:rsidR="006E3ADC" w:rsidRPr="000C3393" w:rsidRDefault="006E3ADC" w:rsidP="008A2CC3">
      <w:pPr>
        <w:pStyle w:val="Heading2"/>
        <w:spacing w:before="0" w:line="480" w:lineRule="auto"/>
        <w:rPr>
          <w:rFonts w:ascii="Times New Roman" w:hAnsi="Times New Roman" w:cs="Times New Roman"/>
          <w:b/>
          <w:sz w:val="24"/>
          <w:szCs w:val="24"/>
        </w:rPr>
      </w:pPr>
      <w:bookmarkStart w:id="57" w:name="_Toc445921969"/>
      <w:r w:rsidRPr="000C3393">
        <w:rPr>
          <w:rFonts w:ascii="Times New Roman" w:hAnsi="Times New Roman" w:cs="Times New Roman"/>
          <w:b/>
          <w:sz w:val="24"/>
          <w:szCs w:val="24"/>
        </w:rPr>
        <w:t xml:space="preserve">Aim 1: </w:t>
      </w:r>
      <w:r w:rsidR="00DA0DF2" w:rsidRPr="000C3393">
        <w:rPr>
          <w:rFonts w:ascii="Times New Roman" w:hAnsi="Times New Roman" w:cs="Times New Roman"/>
          <w:sz w:val="24"/>
          <w:szCs w:val="24"/>
        </w:rPr>
        <w:t>Establish the full repertoire of miRNAs that are selectively exported by EVs in response to cavin-1 expression</w:t>
      </w:r>
      <w:r w:rsidR="00DA0DF2">
        <w:rPr>
          <w:rFonts w:ascii="Times New Roman" w:hAnsi="Times New Roman" w:cs="Times New Roman"/>
          <w:sz w:val="24"/>
          <w:szCs w:val="24"/>
        </w:rPr>
        <w:t xml:space="preserve"> in PC3 model system</w:t>
      </w:r>
      <w:bookmarkEnd w:id="57"/>
    </w:p>
    <w:p w14:paraId="5D974C30" w14:textId="77ADB25E" w:rsidR="0002673E" w:rsidRDefault="0002673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A miRNA-seq experiment was performed in the lab to profile the miRNA content in PC3 cells and their EVs.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 xml:space="preserve">PC3 cells expressing GFP only or cavin-1::GFP.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r w:rsidRPr="000C3393">
        <w:rPr>
          <w:rFonts w:ascii="Times New Roman" w:hAnsi="Times New Roman" w:cs="Times New Roman"/>
          <w:sz w:val="24"/>
          <w:szCs w:val="24"/>
        </w:rPr>
        <w:t>raw counts of miRNA species</w:t>
      </w:r>
      <w:r>
        <w:rPr>
          <w:rFonts w:ascii="Times New Roman" w:hAnsi="Times New Roman" w:cs="Times New Roman"/>
          <w:sz w:val="24"/>
          <w:szCs w:val="24"/>
        </w:rPr>
        <w:t xml:space="preserve"> and will perform b</w:t>
      </w:r>
      <w:r w:rsidR="006E3ADC" w:rsidRPr="000C3393">
        <w:rPr>
          <w:rFonts w:ascii="Times New Roman" w:hAnsi="Times New Roman" w:cs="Times New Roman"/>
          <w:sz w:val="24"/>
          <w:szCs w:val="24"/>
        </w:rPr>
        <w:t xml:space="preserve">ioinformatics to </w:t>
      </w:r>
      <w:r>
        <w:rPr>
          <w:rFonts w:ascii="Times New Roman" w:hAnsi="Times New Roman" w:cs="Times New Roman"/>
          <w:sz w:val="24"/>
          <w:szCs w:val="24"/>
        </w:rPr>
        <w:t>analyse the</w:t>
      </w:r>
      <w:r w:rsidR="006E3ADC" w:rsidRPr="000C3393">
        <w:rPr>
          <w:rFonts w:ascii="Times New Roman" w:hAnsi="Times New Roman" w:cs="Times New Roman"/>
          <w:sz w:val="24"/>
          <w:szCs w:val="24"/>
        </w:rPr>
        <w:t xml:space="preserve"> miRNA-seq data and </w:t>
      </w:r>
      <w:r w:rsidRPr="000C3393">
        <w:rPr>
          <w:rFonts w:ascii="Times New Roman" w:hAnsi="Times New Roman" w:cs="Times New Roman"/>
          <w:sz w:val="24"/>
          <w:szCs w:val="24"/>
        </w:rPr>
        <w:t>verif</w:t>
      </w:r>
      <w:r w:rsidR="00304A24">
        <w:rPr>
          <w:rFonts w:ascii="Times New Roman" w:hAnsi="Times New Roman" w:cs="Times New Roman"/>
          <w:sz w:val="24"/>
          <w:szCs w:val="24"/>
        </w:rPr>
        <w:t>y</w:t>
      </w:r>
      <w:r>
        <w:rPr>
          <w:rFonts w:ascii="Times New Roman" w:hAnsi="Times New Roman" w:cs="Times New Roman"/>
          <w:sz w:val="24"/>
          <w:szCs w:val="24"/>
        </w:rPr>
        <w:t xml:space="preserve"> candidate miRNAs </w:t>
      </w:r>
      <w:r w:rsidR="006E3ADC" w:rsidRPr="000C3393">
        <w:rPr>
          <w:rFonts w:ascii="Times New Roman" w:hAnsi="Times New Roman" w:cs="Times New Roman"/>
          <w:sz w:val="24"/>
          <w:szCs w:val="24"/>
        </w:rPr>
        <w:t xml:space="preserve">by RT-qPCR. </w:t>
      </w:r>
    </w:p>
    <w:p w14:paraId="1052B8E3" w14:textId="5EA03C21"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33CBD0B6" w:rsidR="006E3ADC" w:rsidRPr="000C3393" w:rsidRDefault="00DA0DF2" w:rsidP="008A2CC3">
      <w:pPr>
        <w:pStyle w:val="Heading3"/>
        <w:spacing w:before="0" w:line="480" w:lineRule="auto"/>
        <w:rPr>
          <w:rFonts w:ascii="Times New Roman" w:hAnsi="Times New Roman" w:cs="Times New Roman"/>
        </w:rPr>
      </w:pPr>
      <w:bookmarkStart w:id="58" w:name="_Toc445921970"/>
      <w:r w:rsidRPr="00DA0DF2">
        <w:rPr>
          <w:rFonts w:ascii="Times New Roman" w:hAnsi="Times New Roman" w:cs="Times New Roman"/>
          <w:b/>
        </w:rPr>
        <w:t>Aim 1.1</w:t>
      </w:r>
      <w:r>
        <w:rPr>
          <w:rFonts w:ascii="Times New Roman" w:hAnsi="Times New Roman" w:cs="Times New Roman"/>
        </w:rPr>
        <w:t xml:space="preserve">: </w:t>
      </w:r>
      <w:r w:rsidR="006E3ADC" w:rsidRPr="000C3393">
        <w:rPr>
          <w:rFonts w:ascii="Times New Roman" w:hAnsi="Times New Roman" w:cs="Times New Roman"/>
        </w:rPr>
        <w:t>Bioinformatics analysis</w:t>
      </w:r>
      <w:r>
        <w:rPr>
          <w:rFonts w:ascii="Times New Roman" w:hAnsi="Times New Roman" w:cs="Times New Roman"/>
        </w:rPr>
        <w:t>.</w:t>
      </w:r>
      <w:bookmarkEnd w:id="58"/>
      <w:r w:rsidR="006E3ADC" w:rsidRPr="000C3393">
        <w:rPr>
          <w:rFonts w:ascii="Times New Roman" w:hAnsi="Times New Roman" w:cs="Times New Roman"/>
        </w:rPr>
        <w:t xml:space="preserve"> </w:t>
      </w:r>
    </w:p>
    <w:p w14:paraId="17D582EE" w14:textId="7759B873"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w:t>
      </w:r>
      <w:r w:rsidR="003529D3">
        <w:rPr>
          <w:rFonts w:ascii="Times New Roman" w:hAnsi="Times New Roman" w:cs="Times New Roman"/>
          <w:sz w:val="24"/>
          <w:szCs w:val="24"/>
        </w:rPr>
        <w:t>transcriptome</w:t>
      </w:r>
      <w:r w:rsidRPr="000C3393">
        <w:rPr>
          <w:rFonts w:ascii="Times New Roman" w:hAnsi="Times New Roman" w:cs="Times New Roman"/>
          <w:sz w:val="24"/>
          <w:szCs w:val="24"/>
        </w:rPr>
        <w:t xml:space="preserve"> analyses will be completed through R, a commonly used programming language used for statistical analyses and graphing of data. </w:t>
      </w:r>
      <w:r w:rsidR="003529D3">
        <w:rPr>
          <w:rFonts w:ascii="Times New Roman" w:hAnsi="Times New Roman" w:cs="Times New Roman"/>
          <w:sz w:val="24"/>
          <w:szCs w:val="24"/>
        </w:rPr>
        <w:t xml:space="preserve">Bioinformatics analysis </w:t>
      </w:r>
      <w:r w:rsidRPr="000C3393">
        <w:rPr>
          <w:rFonts w:ascii="Times New Roman" w:hAnsi="Times New Roman" w:cs="Times New Roman"/>
          <w:sz w:val="24"/>
          <w:szCs w:val="24"/>
        </w:rPr>
        <w:t>DESeq2 and edgeR packages are two of</w:t>
      </w:r>
      <w:r w:rsidR="00606901" w:rsidRPr="000C3393">
        <w:rPr>
          <w:rFonts w:ascii="Times New Roman" w:hAnsi="Times New Roman" w:cs="Times New Roman"/>
          <w:sz w:val="24"/>
          <w:szCs w:val="24"/>
        </w:rPr>
        <w:t xml:space="preserve"> the more commonly used RNA-seq</w:t>
      </w:r>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samples</w:t>
      </w:r>
      <w:r w:rsidR="00031795">
        <w:rPr>
          <w:rFonts w:ascii="Times New Roman" w:hAnsi="Times New Roman" w:cs="Times New Roman"/>
          <w:sz w:val="24"/>
          <w:szCs w:val="24"/>
        </w:rPr>
        <w:t xml:space="preserve"> </w: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002BB9">
        <w:rPr>
          <w:rFonts w:ascii="Times New Roman" w:hAnsi="Times New Roman" w:cs="Times New Roman"/>
          <w:noProof/>
          <w:sz w:val="24"/>
          <w:szCs w:val="24"/>
        </w:rPr>
        <w:t>(Robins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9; Love</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031795">
        <w:rPr>
          <w:rFonts w:ascii="Times New Roman" w:hAnsi="Times New Roman" w:cs="Times New Roman"/>
          <w:sz w:val="24"/>
          <w:szCs w:val="24"/>
        </w:rPr>
        <w:t xml:space="preserve"> (P&lt;0.05)</w:t>
      </w:r>
      <w:r w:rsidR="006F0F2B" w:rsidRPr="000C3393">
        <w:rPr>
          <w:rFonts w:ascii="Times New Roman" w:hAnsi="Times New Roman" w:cs="Times New Roman"/>
          <w:sz w:val="24"/>
          <w:szCs w:val="24"/>
        </w:rPr>
        <w:t>,</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3D18482A" w:rsidR="006E3ADC" w:rsidRPr="000C3393" w:rsidRDefault="00DA0DF2" w:rsidP="008A2CC3">
      <w:pPr>
        <w:pStyle w:val="Heading3"/>
        <w:spacing w:before="0" w:line="480" w:lineRule="auto"/>
        <w:rPr>
          <w:rFonts w:ascii="Times New Roman" w:hAnsi="Times New Roman" w:cs="Times New Roman"/>
        </w:rPr>
      </w:pPr>
      <w:bookmarkStart w:id="59" w:name="_Toc445921971"/>
      <w:r w:rsidRPr="00DA0DF2">
        <w:rPr>
          <w:rFonts w:ascii="Times New Roman" w:hAnsi="Times New Roman" w:cs="Times New Roman"/>
          <w:b/>
        </w:rPr>
        <w:t>Aim1.2</w:t>
      </w:r>
      <w:r>
        <w:rPr>
          <w:rFonts w:ascii="Times New Roman" w:hAnsi="Times New Roman" w:cs="Times New Roman"/>
        </w:rPr>
        <w:t>: Experimental confirmation.</w:t>
      </w:r>
      <w:bookmarkEnd w:id="59"/>
      <w:r w:rsidR="006E3ADC" w:rsidRPr="000C3393">
        <w:rPr>
          <w:rFonts w:ascii="Times New Roman" w:hAnsi="Times New Roman" w:cs="Times New Roman"/>
        </w:rPr>
        <w:t xml:space="preserve"> </w:t>
      </w:r>
    </w:p>
    <w:p w14:paraId="7F222460" w14:textId="64A7A6E3"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miRNA-seq experiment will be </w:t>
      </w:r>
      <w:r w:rsidRPr="000C3393">
        <w:rPr>
          <w:rFonts w:ascii="Times New Roman" w:hAnsi="Times New Roman" w:cs="Times New Roman"/>
          <w:sz w:val="24"/>
          <w:szCs w:val="24"/>
        </w:rPr>
        <w:lastRenderedPageBreak/>
        <w:t xml:space="preserve">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healthy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s and cell pellet using miRvana extraction kit,</w:t>
      </w:r>
      <w:r w:rsidRPr="000C3393">
        <w:rPr>
          <w:rFonts w:ascii="Times New Roman" w:hAnsi="Times New Roman" w:cs="Times New Roman"/>
          <w:sz w:val="24"/>
          <w:szCs w:val="24"/>
        </w:rPr>
        <w:t xml:space="preserve"> DNAse treatment to avoid contamination and RT-qPCR. As miRNAs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xml:space="preserve">, a poly-A tail will need to be added. This allows for the use of a universal </w:t>
      </w:r>
      <w:r w:rsidR="004806F2">
        <w:rPr>
          <w:rFonts w:ascii="Times New Roman" w:hAnsi="Times New Roman" w:cs="Times New Roman"/>
          <w:sz w:val="24"/>
          <w:szCs w:val="24"/>
        </w:rPr>
        <w:t>reverse</w:t>
      </w:r>
      <w:r w:rsidRPr="000C3393">
        <w:rPr>
          <w:rFonts w:ascii="Times New Roman" w:hAnsi="Times New Roman" w:cs="Times New Roman"/>
          <w:sz w:val="24"/>
          <w:szCs w:val="24"/>
        </w:rPr>
        <w:t xml:space="preserve"> primer, as all miRNAs will then contain a </w:t>
      </w:r>
      <w:r w:rsidR="004806F2">
        <w:rPr>
          <w:rFonts w:ascii="Times New Roman" w:hAnsi="Times New Roman" w:cs="Times New Roman"/>
          <w:sz w:val="24"/>
          <w:szCs w:val="24"/>
        </w:rPr>
        <w:t xml:space="preserve">3’ </w:t>
      </w:r>
      <w:r w:rsidRPr="000C3393">
        <w:rPr>
          <w:rFonts w:ascii="Times New Roman" w:hAnsi="Times New Roman" w:cs="Times New Roman"/>
          <w:sz w:val="24"/>
          <w:szCs w:val="24"/>
        </w:rPr>
        <w:t xml:space="preserve">poly-A region, with a miRNA specific </w:t>
      </w:r>
      <w:r w:rsidR="004806F2">
        <w:rPr>
          <w:rFonts w:ascii="Times New Roman" w:hAnsi="Times New Roman" w:cs="Times New Roman"/>
          <w:sz w:val="24"/>
          <w:szCs w:val="24"/>
        </w:rPr>
        <w:t>forward</w:t>
      </w:r>
      <w:r w:rsidRPr="000C3393">
        <w:rPr>
          <w:rFonts w:ascii="Times New Roman" w:hAnsi="Times New Roman" w:cs="Times New Roman"/>
          <w:sz w:val="24"/>
          <w:szCs w:val="24"/>
        </w:rPr>
        <w:t xml:space="preserv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0D921E70" w:rsidR="00901654" w:rsidRPr="000C3393" w:rsidRDefault="00901654" w:rsidP="008A2CC3">
      <w:pPr>
        <w:pStyle w:val="Heading3"/>
        <w:spacing w:before="0" w:line="480" w:lineRule="auto"/>
        <w:rPr>
          <w:rFonts w:ascii="Times New Roman" w:hAnsi="Times New Roman" w:cs="Times New Roman"/>
        </w:rPr>
      </w:pPr>
      <w:bookmarkStart w:id="60" w:name="_Toc445921972"/>
      <w:r w:rsidRPr="000C3393">
        <w:rPr>
          <w:rFonts w:ascii="Times New Roman" w:hAnsi="Times New Roman" w:cs="Times New Roman"/>
        </w:rPr>
        <w:t>Aim 1:</w:t>
      </w:r>
      <w:r w:rsidR="00DA0DF2">
        <w:rPr>
          <w:rFonts w:ascii="Times New Roman" w:hAnsi="Times New Roman" w:cs="Times New Roman"/>
        </w:rPr>
        <w:t xml:space="preserve"> Expected Outcome.</w:t>
      </w:r>
      <w:bookmarkEnd w:id="60"/>
      <w:r w:rsidR="00DA0DF2">
        <w:rPr>
          <w:rFonts w:ascii="Times New Roman" w:hAnsi="Times New Roman" w:cs="Times New Roman"/>
        </w:rPr>
        <w:t xml:space="preserve"> </w:t>
      </w:r>
    </w:p>
    <w:p w14:paraId="63C4324A" w14:textId="4686CA6B" w:rsidR="00E56D2D" w:rsidRPr="000C3393" w:rsidRDefault="00EB0CCD" w:rsidP="00DA0DF2">
      <w:pPr>
        <w:spacing w:line="480" w:lineRule="auto"/>
        <w:rPr>
          <w:rFonts w:ascii="Times New Roman" w:hAnsi="Times New Roman" w:cs="Times New Roman"/>
          <w:sz w:val="24"/>
          <w:szCs w:val="24"/>
        </w:rPr>
      </w:pPr>
      <w:r w:rsidRPr="000C3393">
        <w:rPr>
          <w:rFonts w:ascii="Times New Roman" w:hAnsi="Times New Roman" w:cs="Times New Roman"/>
          <w:sz w:val="24"/>
          <w:szCs w:val="24"/>
        </w:rPr>
        <w:t>As previous studies had begun to assess this system which revealed differential export of specific miRNAs</w:t>
      </w:r>
      <w:r w:rsidR="00304A24">
        <w:rPr>
          <w:rFonts w:ascii="Times New Roman" w:hAnsi="Times New Roman" w:cs="Times New Roman"/>
          <w:sz w:val="24"/>
          <w:szCs w:val="24"/>
        </w:rPr>
        <w:t>, including miR-148a</w:t>
      </w:r>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 xml:space="preserve">upon a more comprehensive assessment that more miRNAs will be found to exert this activity given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r w:rsidR="00304A24">
        <w:rPr>
          <w:rFonts w:ascii="Times New Roman" w:hAnsi="Times New Roman" w:cs="Times New Roman"/>
          <w:sz w:val="24"/>
          <w:szCs w:val="24"/>
        </w:rPr>
        <w:t>, such as the miR</w:t>
      </w:r>
      <w:r w:rsidR="00031795">
        <w:rPr>
          <w:rFonts w:ascii="Times New Roman" w:hAnsi="Times New Roman" w:cs="Times New Roman"/>
          <w:sz w:val="24"/>
          <w:szCs w:val="24"/>
        </w:rPr>
        <w:t xml:space="preserve">-125a found in previous studies </w:t>
      </w:r>
      <w:r w:rsidR="00B13DD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w:t>
      </w:r>
      <w:r w:rsidR="00031795">
        <w:rPr>
          <w:rFonts w:ascii="Times New Roman" w:hAnsi="Times New Roman" w:cs="Times New Roman"/>
          <w:sz w:val="24"/>
          <w:szCs w:val="24"/>
        </w:rPr>
        <w:t xml:space="preserve">negative </w:t>
      </w:r>
      <w:r w:rsidR="004806F2">
        <w:rPr>
          <w:rFonts w:ascii="Times New Roman" w:hAnsi="Times New Roman" w:cs="Times New Roman"/>
          <w:sz w:val="24"/>
          <w:szCs w:val="24"/>
        </w:rPr>
        <w:t>control as these will</w:t>
      </w:r>
      <w:r w:rsidR="00DB10C8" w:rsidRPr="000C3393">
        <w:rPr>
          <w:rFonts w:ascii="Times New Roman" w:hAnsi="Times New Roman" w:cs="Times New Roman"/>
          <w:sz w:val="24"/>
          <w:szCs w:val="24"/>
        </w:rPr>
        <w:t xml:space="preserve"> not bind to the miRNA esc</w:t>
      </w:r>
      <w:r w:rsidR="00557E6B" w:rsidRPr="000C3393">
        <w:rPr>
          <w:rFonts w:ascii="Times New Roman" w:hAnsi="Times New Roman" w:cs="Times New Roman"/>
          <w:sz w:val="24"/>
          <w:szCs w:val="24"/>
        </w:rPr>
        <w:t xml:space="preserve">ort protein. </w:t>
      </w:r>
    </w:p>
    <w:p w14:paraId="78CA3FCF" w14:textId="3BF191BA" w:rsidR="006E3ADC" w:rsidRPr="00DA0DF2" w:rsidRDefault="00C660DF" w:rsidP="00DA0DF2">
      <w:pPr>
        <w:pStyle w:val="Heading2"/>
        <w:spacing w:line="480" w:lineRule="auto"/>
        <w:rPr>
          <w:rFonts w:ascii="Times New Roman" w:hAnsi="Times New Roman" w:cs="Times New Roman"/>
          <w:sz w:val="24"/>
        </w:rPr>
      </w:pPr>
      <w:bookmarkStart w:id="61" w:name="_Toc445921973"/>
      <w:r w:rsidRPr="00DA0DF2">
        <w:rPr>
          <w:rFonts w:ascii="Times New Roman" w:hAnsi="Times New Roman" w:cs="Times New Roman"/>
          <w:b/>
          <w:sz w:val="24"/>
        </w:rPr>
        <w:t xml:space="preserve">Aim 2: </w:t>
      </w:r>
      <w:r w:rsidR="00DA0DF2" w:rsidRPr="00DA0DF2">
        <w:rPr>
          <w:rFonts w:ascii="Times New Roman" w:hAnsi="Times New Roman" w:cs="Times New Roman"/>
          <w:sz w:val="24"/>
        </w:rPr>
        <w:t>Identify potential miRNA escort proteins involved with miRNA sorting into EVs.</w:t>
      </w:r>
      <w:bookmarkEnd w:id="61"/>
      <w:r w:rsidR="00DA0DF2" w:rsidRPr="00DA0DF2">
        <w:rPr>
          <w:rFonts w:ascii="Times New Roman" w:hAnsi="Times New Roman" w:cs="Times New Roman"/>
          <w:sz w:val="24"/>
        </w:rPr>
        <w:t xml:space="preserve">  </w:t>
      </w:r>
    </w:p>
    <w:p w14:paraId="01FEDCDE" w14:textId="11F54FBE" w:rsidR="006E3ADC" w:rsidRPr="000C3393" w:rsidRDefault="006E3ADC" w:rsidP="00DA0DF2">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nalysing the differentially exported miRNAs, </w:t>
      </w:r>
      <w:r w:rsidR="00424D31">
        <w:rPr>
          <w:rFonts w:ascii="Times New Roman" w:hAnsi="Times New Roman" w:cs="Times New Roman"/>
          <w:sz w:val="24"/>
          <w:szCs w:val="24"/>
        </w:rPr>
        <w:t>from</w:t>
      </w:r>
      <w:r w:rsidRPr="000C3393">
        <w:rPr>
          <w:rFonts w:ascii="Times New Roman" w:hAnsi="Times New Roman" w:cs="Times New Roman"/>
          <w:sz w:val="24"/>
          <w:szCs w:val="24"/>
        </w:rPr>
        <w:t xml:space="preserve"> aim 1, based on common binding pa</w:t>
      </w:r>
      <w:r w:rsidR="006E1E22" w:rsidRPr="000C3393">
        <w:rPr>
          <w:rFonts w:ascii="Times New Roman" w:hAnsi="Times New Roman" w:cs="Times New Roman"/>
          <w:sz w:val="24"/>
          <w:szCs w:val="24"/>
        </w:rPr>
        <w:t xml:space="preserve">rtners can reveal the </w:t>
      </w:r>
      <w:r w:rsidR="00DB10C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that are mediating export. This section w</w:t>
      </w:r>
      <w:r w:rsidR="00E56D2D" w:rsidRPr="000C3393">
        <w:rPr>
          <w:rFonts w:ascii="Times New Roman" w:hAnsi="Times New Roman" w:cs="Times New Roman"/>
          <w:sz w:val="24"/>
          <w:szCs w:val="24"/>
        </w:rPr>
        <w:t>ill identify</w:t>
      </w:r>
      <w:r w:rsidRPr="000C3393">
        <w:rPr>
          <w:rFonts w:ascii="Times New Roman" w:hAnsi="Times New Roman" w:cs="Times New Roman"/>
          <w:sz w:val="24"/>
          <w:szCs w:val="24"/>
        </w:rPr>
        <w:t xml:space="preserve"> proteins that are present in the lipid raft fraction and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 xml:space="preserve"> that possess RNA-binding abilities. This </w:t>
      </w:r>
      <w:r w:rsidR="007171CB">
        <w:rPr>
          <w:rFonts w:ascii="Times New Roman" w:hAnsi="Times New Roman" w:cs="Times New Roman"/>
          <w:sz w:val="24"/>
          <w:szCs w:val="24"/>
        </w:rPr>
        <w:t xml:space="preserve">aim will be realised by </w:t>
      </w:r>
      <w:r w:rsidRPr="000C3393">
        <w:rPr>
          <w:rFonts w:ascii="Times New Roman" w:hAnsi="Times New Roman" w:cs="Times New Roman"/>
          <w:sz w:val="24"/>
          <w:szCs w:val="24"/>
        </w:rPr>
        <w:t>bioinformatics analys</w:t>
      </w:r>
      <w:r w:rsidR="007171CB">
        <w:rPr>
          <w:rFonts w:ascii="Times New Roman" w:hAnsi="Times New Roman" w:cs="Times New Roman"/>
          <w:sz w:val="24"/>
          <w:szCs w:val="24"/>
        </w:rPr>
        <w:t>is of a published</w:t>
      </w:r>
      <w:r w:rsidRPr="000C3393">
        <w:rPr>
          <w:rFonts w:ascii="Times New Roman" w:hAnsi="Times New Roman" w:cs="Times New Roman"/>
          <w:sz w:val="24"/>
          <w:szCs w:val="24"/>
        </w:rPr>
        <w:t xml:space="preserve"> proteomic data</w:t>
      </w:r>
      <w:r w:rsidR="007171CB">
        <w:rPr>
          <w:rFonts w:ascii="Times New Roman" w:hAnsi="Times New Roman" w:cs="Times New Roman"/>
          <w:sz w:val="24"/>
          <w:szCs w:val="24"/>
        </w:rPr>
        <w:t>set</w:t>
      </w:r>
      <w:r w:rsidRPr="000C3393">
        <w:rPr>
          <w:rFonts w:ascii="Times New Roman" w:hAnsi="Times New Roman" w:cs="Times New Roman"/>
          <w:sz w:val="24"/>
          <w:szCs w:val="24"/>
        </w:rPr>
        <w:t xml:space="preserve"> </w:t>
      </w:r>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487135AC" w:rsidR="006E3ADC" w:rsidRPr="000C3393" w:rsidRDefault="00DA0DF2" w:rsidP="008A2CC3">
      <w:pPr>
        <w:pStyle w:val="Heading3"/>
        <w:tabs>
          <w:tab w:val="left" w:pos="5760"/>
        </w:tabs>
        <w:spacing w:before="0" w:line="480" w:lineRule="auto"/>
        <w:rPr>
          <w:rFonts w:ascii="Times New Roman" w:hAnsi="Times New Roman" w:cs="Times New Roman"/>
        </w:rPr>
      </w:pPr>
      <w:bookmarkStart w:id="62" w:name="_Toc445921974"/>
      <w:r w:rsidRPr="00DA0DF2">
        <w:rPr>
          <w:rFonts w:ascii="Times New Roman" w:hAnsi="Times New Roman" w:cs="Times New Roman"/>
          <w:b/>
        </w:rPr>
        <w:lastRenderedPageBreak/>
        <w:t>Aim 2.1</w:t>
      </w:r>
      <w:r>
        <w:rPr>
          <w:rFonts w:ascii="Times New Roman" w:hAnsi="Times New Roman" w:cs="Times New Roman"/>
        </w:rPr>
        <w:t xml:space="preserve">: </w:t>
      </w:r>
      <w:r w:rsidR="006E3ADC" w:rsidRPr="000C3393">
        <w:rPr>
          <w:rFonts w:ascii="Times New Roman" w:hAnsi="Times New Roman" w:cs="Times New Roman"/>
        </w:rPr>
        <w:t>Identify correlated proteins with RNA-binding ability</w:t>
      </w:r>
      <w:r>
        <w:rPr>
          <w:rFonts w:ascii="Times New Roman" w:hAnsi="Times New Roman" w:cs="Times New Roman"/>
        </w:rPr>
        <w:t>.</w:t>
      </w:r>
      <w:bookmarkEnd w:id="62"/>
      <w:r w:rsidR="006E3ADC"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04341E3B" w:rsidR="008B6EFA" w:rsidRPr="000C3393" w:rsidRDefault="00AF377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Subcellular</w:t>
      </w:r>
      <w:r w:rsidR="007171CB" w:rsidRPr="000C3393">
        <w:rPr>
          <w:rFonts w:ascii="Times New Roman" w:hAnsi="Times New Roman" w:cs="Times New Roman"/>
          <w:sz w:val="24"/>
          <w:szCs w:val="24"/>
        </w:rPr>
        <w:t xml:space="preserve"> fractions were analysed by liquid chromatography tandem mass spectrometry to identify proteins as published</w:t>
      </w:r>
      <w:r w:rsidR="00031795">
        <w:rPr>
          <w:rFonts w:ascii="Times New Roman" w:hAnsi="Times New Roman" w:cs="Times New Roman"/>
          <w:sz w:val="24"/>
          <w:szCs w:val="24"/>
        </w:rPr>
        <w:t xml:space="preserve"> </w:t>
      </w:r>
      <w:r w:rsidR="007171CB"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7171CB" w:rsidRPr="000C3393">
        <w:rPr>
          <w:rFonts w:ascii="Times New Roman" w:hAnsi="Times New Roman" w:cs="Times New Roman"/>
          <w:sz w:val="24"/>
          <w:szCs w:val="24"/>
        </w:rPr>
      </w:r>
      <w:r w:rsidR="007171CB"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w:t>
      </w:r>
      <w:r w:rsidR="007171CB" w:rsidRPr="000C3393">
        <w:rPr>
          <w:rFonts w:ascii="Times New Roman" w:hAnsi="Times New Roman" w:cs="Times New Roman"/>
          <w:sz w:val="24"/>
          <w:szCs w:val="24"/>
        </w:rPr>
        <w:fldChar w:fldCharType="end"/>
      </w:r>
      <w:r w:rsidR="007171CB" w:rsidRPr="000C3393">
        <w:rPr>
          <w:rFonts w:ascii="Times New Roman" w:hAnsi="Times New Roman" w:cs="Times New Roman"/>
          <w:sz w:val="24"/>
          <w:szCs w:val="24"/>
        </w:rPr>
        <w:t xml:space="preserve">. This method was completed on PC3 GFP and PC3 cavin-1 cell lines and compared to assess FC of proteins between these conditions, complete with statistical analyses. </w:t>
      </w:r>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s were</w:t>
      </w:r>
      <w:r w:rsidR="007171CB">
        <w:rPr>
          <w:rFonts w:ascii="Times New Roman" w:hAnsi="Times New Roman" w:cs="Times New Roman"/>
          <w:sz w:val="24"/>
          <w:szCs w:val="24"/>
        </w:rPr>
        <w:t xml:space="preserve"> collected from conditioned media</w:t>
      </w:r>
      <w:r w:rsidR="00572C4E" w:rsidRPr="000C3393">
        <w:rPr>
          <w:rFonts w:ascii="Times New Roman" w:hAnsi="Times New Roman" w:cs="Times New Roman"/>
          <w:sz w:val="24"/>
          <w:szCs w:val="24"/>
        </w:rPr>
        <w:t>.</w:t>
      </w:r>
      <w:r w:rsidR="007171CB">
        <w:rPr>
          <w:rFonts w:ascii="Times New Roman" w:hAnsi="Times New Roman" w:cs="Times New Roman"/>
          <w:sz w:val="24"/>
          <w:szCs w:val="24"/>
        </w:rPr>
        <w:t xml:space="preserve"> Total membrane fraction was prepared by ultracentrifugation of a cellular homogenate which had the nuclei removed</w:t>
      </w:r>
      <w:r w:rsidR="00572C4E" w:rsidRPr="000C3393">
        <w:rPr>
          <w:rFonts w:ascii="Times New Roman" w:hAnsi="Times New Roman" w:cs="Times New Roman"/>
          <w:sz w:val="24"/>
          <w:szCs w:val="24"/>
        </w:rPr>
        <w:t xml:space="preserve"> </w:t>
      </w:r>
      <w:r w:rsidR="007171CB">
        <w:rPr>
          <w:rFonts w:ascii="Times New Roman" w:hAnsi="Times New Roman" w:cs="Times New Roman"/>
          <w:sz w:val="24"/>
          <w:szCs w:val="24"/>
        </w:rPr>
        <w:t>by low-speed centrifugation.</w:t>
      </w:r>
    </w:p>
    <w:p w14:paraId="58FB7F47" w14:textId="15C11FD7" w:rsidR="006E3ADC" w:rsidRPr="000C3393" w:rsidRDefault="00AF377E" w:rsidP="008A2CC3">
      <w:pPr>
        <w:pStyle w:val="NoSpacing"/>
        <w:spacing w:line="480" w:lineRule="auto"/>
        <w:ind w:firstLine="142"/>
        <w:rPr>
          <w:rFonts w:ascii="Times New Roman" w:hAnsi="Times New Roman" w:cs="Times New Roman"/>
          <w:sz w:val="24"/>
          <w:szCs w:val="24"/>
        </w:rPr>
      </w:pPr>
      <w:r w:rsidRPr="00002BB9">
        <w:rPr>
          <w:rFonts w:ascii="Times New Roman" w:hAnsi="Times New Roman" w:cs="Times New Roman"/>
          <w:noProof/>
          <w:sz w:val="24"/>
          <w:szCs w:val="24"/>
          <w:lang w:eastAsia="en-AU"/>
        </w:rPr>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1D2AF9" w:rsidRDefault="001D2AF9"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1">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1D2AF9" w:rsidRPr="00002BB9" w:rsidRDefault="001D2AF9"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1D2AF9" w:rsidRDefault="001D2AF9"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1">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1D2AF9" w:rsidRPr="00002BB9" w:rsidRDefault="001D2AF9"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v:textbox>
                <w10:wrap type="square"/>
              </v:shape>
            </w:pict>
          </mc:Fallback>
        </mc:AlternateContent>
      </w:r>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E927FA">
        <w:rPr>
          <w:rFonts w:ascii="Times New Roman" w:hAnsi="Times New Roman" w:cs="Times New Roman"/>
          <w:sz w:val="24"/>
          <w:szCs w:val="24"/>
        </w:rPr>
        <w:t>, using Gene Ontology (GO)</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will reveal the molecular properties </w:t>
      </w:r>
      <w:r w:rsidR="006E3ADC" w:rsidRPr="000C3393">
        <w:rPr>
          <w:rFonts w:ascii="Times New Roman" w:hAnsi="Times New Roman" w:cs="Times New Roman"/>
          <w:sz w:val="24"/>
          <w:szCs w:val="24"/>
        </w:rPr>
        <w:lastRenderedPageBreak/>
        <w:t>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possess RNA-binding abilities and associate with the lipid rafts will be ch</w:t>
      </w:r>
      <w:r w:rsidR="00DB10C8" w:rsidRPr="000C3393">
        <w:rPr>
          <w:rFonts w:ascii="Times New Roman" w:hAnsi="Times New Roman" w:cs="Times New Roman"/>
          <w:sz w:val="24"/>
          <w:szCs w:val="24"/>
        </w:rPr>
        <w:t>osen as candidates for miRNA esc</w:t>
      </w:r>
      <w:r w:rsidR="000C300E" w:rsidRPr="000C3393">
        <w:rPr>
          <w:rFonts w:ascii="Times New Roman" w:hAnsi="Times New Roman" w:cs="Times New Roman"/>
          <w:sz w:val="24"/>
          <w:szCs w:val="24"/>
        </w:rPr>
        <w:t>ort proteins</w:t>
      </w:r>
      <w:r>
        <w:rPr>
          <w:rFonts w:ascii="Times New Roman" w:hAnsi="Times New Roman" w:cs="Times New Roman"/>
          <w:sz w:val="24"/>
          <w:szCs w:val="24"/>
        </w:rPr>
        <w:t xml:space="preserve"> (Figure 4)</w:t>
      </w:r>
      <w:r w:rsidR="000C300E" w:rsidRPr="000C3393">
        <w:rPr>
          <w:rFonts w:ascii="Times New Roman" w:hAnsi="Times New Roman" w:cs="Times New Roman"/>
          <w:sz w:val="24"/>
          <w:szCs w:val="24"/>
        </w:rPr>
        <w:t xml:space="preserve">. </w:t>
      </w:r>
    </w:p>
    <w:p w14:paraId="434EB576" w14:textId="21715360" w:rsidR="00D17E8A" w:rsidRPr="000C3393" w:rsidRDefault="001D2AF9" w:rsidP="008A2CC3">
      <w:pPr>
        <w:pStyle w:val="Heading3"/>
        <w:spacing w:before="0" w:line="480" w:lineRule="auto"/>
        <w:rPr>
          <w:rFonts w:ascii="Times New Roman" w:hAnsi="Times New Roman" w:cs="Times New Roman"/>
        </w:rPr>
      </w:pPr>
      <w:bookmarkStart w:id="63" w:name="_Toc445921975"/>
      <w:r w:rsidRPr="001D2AF9">
        <w:rPr>
          <w:rFonts w:ascii="Times New Roman" w:hAnsi="Times New Roman" w:cs="Times New Roman"/>
          <w:b/>
        </w:rPr>
        <w:t>Aim 2.2</w:t>
      </w:r>
      <w:r>
        <w:rPr>
          <w:rFonts w:ascii="Times New Roman" w:hAnsi="Times New Roman" w:cs="Times New Roman"/>
        </w:rPr>
        <w:t xml:space="preserve">: </w:t>
      </w:r>
      <w:r w:rsidR="00D17E8A" w:rsidRPr="000C3393">
        <w:rPr>
          <w:rFonts w:ascii="Times New Roman" w:hAnsi="Times New Roman" w:cs="Times New Roman"/>
        </w:rPr>
        <w:t>Motif discovery of selectively exported miRNAs</w:t>
      </w:r>
      <w:r>
        <w:rPr>
          <w:rFonts w:ascii="Times New Roman" w:hAnsi="Times New Roman" w:cs="Times New Roman"/>
        </w:rPr>
        <w:t>.</w:t>
      </w:r>
      <w:bookmarkEnd w:id="63"/>
    </w:p>
    <w:p w14:paraId="3D945492" w14:textId="4BAD820B"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rmo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57645E98" w:rsidR="00D17E8A" w:rsidRPr="000C3393" w:rsidRDefault="00D17E8A" w:rsidP="008A2CC3">
      <w:pPr>
        <w:pStyle w:val="Heading3"/>
        <w:spacing w:before="0" w:line="480" w:lineRule="auto"/>
        <w:rPr>
          <w:rFonts w:ascii="Times New Roman" w:hAnsi="Times New Roman" w:cs="Times New Roman"/>
        </w:rPr>
      </w:pPr>
      <w:bookmarkStart w:id="64" w:name="_Toc445921976"/>
      <w:r w:rsidRPr="000C3393">
        <w:rPr>
          <w:rFonts w:ascii="Times New Roman" w:hAnsi="Times New Roman" w:cs="Times New Roman"/>
        </w:rPr>
        <w:t>Aim 2:</w:t>
      </w:r>
      <w:r w:rsidR="001D2AF9">
        <w:rPr>
          <w:rFonts w:ascii="Times New Roman" w:hAnsi="Times New Roman" w:cs="Times New Roman"/>
        </w:rPr>
        <w:t xml:space="preserve"> Expected Outcomes.</w:t>
      </w:r>
      <w:bookmarkEnd w:id="64"/>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7E1081AF" w14:textId="065EEE2B" w:rsidR="006E3ADC" w:rsidRPr="000C3393" w:rsidRDefault="006E3ADC" w:rsidP="008A2CC3">
      <w:pPr>
        <w:pStyle w:val="Heading2"/>
        <w:spacing w:before="0" w:line="480" w:lineRule="auto"/>
        <w:rPr>
          <w:rFonts w:ascii="Times New Roman" w:hAnsi="Times New Roman" w:cs="Times New Roman"/>
          <w:b/>
          <w:sz w:val="24"/>
          <w:szCs w:val="24"/>
        </w:rPr>
      </w:pPr>
      <w:bookmarkStart w:id="65" w:name="_Toc445921977"/>
      <w:r w:rsidRPr="000C3393">
        <w:rPr>
          <w:rFonts w:ascii="Times New Roman" w:hAnsi="Times New Roman" w:cs="Times New Roman"/>
          <w:b/>
          <w:sz w:val="24"/>
          <w:szCs w:val="24"/>
        </w:rPr>
        <w:t xml:space="preserve">Aim 3: </w:t>
      </w:r>
      <w:r w:rsidR="001D2AF9">
        <w:rPr>
          <w:rFonts w:ascii="Times New Roman" w:hAnsi="Times New Roman" w:cs="Times New Roman"/>
          <w:sz w:val="24"/>
          <w:szCs w:val="24"/>
        </w:rPr>
        <w:t>Confirm the sorting function of the</w:t>
      </w:r>
      <w:r w:rsidR="001D2AF9" w:rsidRPr="000C3393">
        <w:rPr>
          <w:rFonts w:ascii="Times New Roman" w:hAnsi="Times New Roman" w:cs="Times New Roman"/>
          <w:sz w:val="24"/>
          <w:szCs w:val="24"/>
        </w:rPr>
        <w:t xml:space="preserve"> candidate miRNA escort proteins</w:t>
      </w:r>
      <w:bookmarkEnd w:id="65"/>
    </w:p>
    <w:p w14:paraId="5A4C0AB6" w14:textId="1BDE823F"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as miRNA binding protein</w:t>
      </w:r>
      <w:r w:rsidR="007171CB">
        <w:rPr>
          <w:rFonts w:ascii="Times New Roman" w:hAnsi="Times New Roman" w:cs="Times New Roman"/>
          <w:sz w:val="24"/>
          <w:szCs w:val="24"/>
        </w:rPr>
        <w:t>s</w:t>
      </w:r>
      <w:r w:rsidR="008239A1" w:rsidRPr="000C3393">
        <w:rPr>
          <w:rFonts w:ascii="Times New Roman" w:hAnsi="Times New Roman" w:cs="Times New Roman"/>
          <w:sz w:val="24"/>
          <w:szCs w:val="24"/>
        </w:rPr>
        <w:t xml:space="preserve"> </w:t>
      </w:r>
      <w:r w:rsidR="007171CB">
        <w:rPr>
          <w:rFonts w:ascii="Times New Roman" w:hAnsi="Times New Roman" w:cs="Times New Roman"/>
          <w:sz w:val="24"/>
          <w:szCs w:val="24"/>
        </w:rPr>
        <w:t>with c</w:t>
      </w:r>
      <w:r w:rsidR="008239A1" w:rsidRPr="000C3393">
        <w:rPr>
          <w:rFonts w:ascii="Times New Roman" w:hAnsi="Times New Roman" w:cs="Times New Roman"/>
          <w:sz w:val="24"/>
          <w:szCs w:val="24"/>
        </w:rPr>
        <w:t xml:space="preserve">orrect </w:t>
      </w:r>
      <w:r w:rsidR="007171CB">
        <w:rPr>
          <w:rFonts w:ascii="Times New Roman" w:hAnsi="Times New Roman" w:cs="Times New Roman"/>
          <w:sz w:val="24"/>
          <w:szCs w:val="24"/>
        </w:rPr>
        <w:t>miRNA binding</w:t>
      </w:r>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r w:rsidR="004D6347">
        <w:rPr>
          <w:rFonts w:ascii="Times New Roman" w:hAnsi="Times New Roman" w:cs="Times New Roman"/>
          <w:sz w:val="24"/>
          <w:szCs w:val="24"/>
        </w:rPr>
        <w:t xml:space="preserve"> will be</w:t>
      </w:r>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r w:rsidR="004D6347">
        <w:rPr>
          <w:rFonts w:ascii="Times New Roman" w:hAnsi="Times New Roman" w:cs="Times New Roman"/>
          <w:sz w:val="24"/>
          <w:szCs w:val="24"/>
        </w:rPr>
        <w:t xml:space="preserve">attempts to </w:t>
      </w:r>
      <w:r w:rsidRPr="000C3393">
        <w:rPr>
          <w:rFonts w:ascii="Times New Roman" w:hAnsi="Times New Roman" w:cs="Times New Roman"/>
          <w:sz w:val="24"/>
          <w:szCs w:val="24"/>
        </w:rPr>
        <w:t>co-localis</w:t>
      </w:r>
      <w:r w:rsidR="004D6347">
        <w:rPr>
          <w:rFonts w:ascii="Times New Roman" w:hAnsi="Times New Roman" w:cs="Times New Roman"/>
          <w:sz w:val="24"/>
          <w:szCs w:val="24"/>
        </w:rPr>
        <w:t xml:space="preserve">e </w:t>
      </w:r>
      <w:r w:rsidR="004D6347">
        <w:rPr>
          <w:rFonts w:ascii="Times New Roman" w:hAnsi="Times New Roman" w:cs="Times New Roman"/>
          <w:sz w:val="24"/>
          <w:szCs w:val="24"/>
        </w:rPr>
        <w:lastRenderedPageBreak/>
        <w:t>the miRNA and candidate escort protein</w:t>
      </w:r>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r w:rsidR="004D6347">
        <w:rPr>
          <w:rFonts w:ascii="Times New Roman" w:hAnsi="Times New Roman" w:cs="Times New Roman"/>
          <w:sz w:val="24"/>
          <w:szCs w:val="24"/>
        </w:rPr>
        <w:t xml:space="preserve"> in PC3 cells. </w:t>
      </w:r>
      <w:r w:rsidR="00E37607" w:rsidRPr="000C3393">
        <w:rPr>
          <w:rFonts w:ascii="Times New Roman" w:hAnsi="Times New Roman" w:cs="Times New Roman"/>
          <w:sz w:val="24"/>
          <w:szCs w:val="24"/>
        </w:rPr>
        <w:t xml:space="preserve"> </w:t>
      </w:r>
    </w:p>
    <w:p w14:paraId="3243D6F0" w14:textId="36257247" w:rsidR="00E37607" w:rsidRPr="000C3393" w:rsidRDefault="001D2AF9" w:rsidP="008A2CC3">
      <w:pPr>
        <w:pStyle w:val="Heading3"/>
        <w:spacing w:before="0" w:line="480" w:lineRule="auto"/>
        <w:rPr>
          <w:rFonts w:ascii="Times New Roman" w:hAnsi="Times New Roman" w:cs="Times New Roman"/>
        </w:rPr>
      </w:pPr>
      <w:bookmarkStart w:id="66" w:name="_Toc445921978"/>
      <w:r w:rsidRPr="001D2AF9">
        <w:rPr>
          <w:rFonts w:ascii="Times New Roman" w:hAnsi="Times New Roman" w:cs="Times New Roman"/>
          <w:b/>
        </w:rPr>
        <w:t>Aim 3.1</w:t>
      </w:r>
      <w:r>
        <w:rPr>
          <w:rFonts w:ascii="Times New Roman" w:hAnsi="Times New Roman" w:cs="Times New Roman"/>
        </w:rPr>
        <w:t xml:space="preserve">: </w:t>
      </w:r>
      <w:r w:rsidR="00BD6F94" w:rsidRPr="000C3393">
        <w:rPr>
          <w:rFonts w:ascii="Times New Roman" w:hAnsi="Times New Roman" w:cs="Times New Roman"/>
        </w:rPr>
        <w:t>Confirmation of binding ability through pulldown assay</w:t>
      </w:r>
      <w:r>
        <w:rPr>
          <w:rFonts w:ascii="Times New Roman" w:hAnsi="Times New Roman" w:cs="Times New Roman"/>
        </w:rPr>
        <w:t>.</w:t>
      </w:r>
      <w:bookmarkEnd w:id="66"/>
    </w:p>
    <w:p w14:paraId="6F998176" w14:textId="631ACD06" w:rsidR="0002149D" w:rsidRPr="000C3393" w:rsidRDefault="00C776A0" w:rsidP="008E4ACF">
      <w:pPr>
        <w:pStyle w:val="NoSpacing"/>
        <w:spacing w:line="480" w:lineRule="auto"/>
        <w:ind w:firstLine="142"/>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w:t>
      </w:r>
      <w:r w:rsidR="00002BB9">
        <w:rPr>
          <w:rFonts w:ascii="Times New Roman" w:hAnsi="Times New Roman" w:cs="Times New Roman"/>
          <w:sz w:val="24"/>
          <w:szCs w:val="24"/>
        </w:rPr>
        <w:t>ated miRNAs including miR-148a</w:t>
      </w:r>
      <w:r w:rsidR="00031795">
        <w:rPr>
          <w:rFonts w:ascii="Times New Roman" w:hAnsi="Times New Roman" w:cs="Times New Roman"/>
          <w:sz w:val="24"/>
          <w:szCs w:val="24"/>
        </w:rPr>
        <w:t xml:space="preserve"> </w: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ill be transfected into PC3 cells, and secretion via EV confirmed by </w:t>
      </w:r>
      <w:r w:rsidR="00A3232A">
        <w:rPr>
          <w:rFonts w:ascii="Times New Roman" w:hAnsi="Times New Roman" w:cs="Times New Roman"/>
          <w:sz w:val="24"/>
          <w:szCs w:val="24"/>
        </w:rPr>
        <w:t>PCR of the pulled down biotinylated miRNA from</w:t>
      </w:r>
      <w:r w:rsidR="00A3232A"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the EV fraction </w:t>
      </w:r>
      <w:r w:rsidR="00A3232A">
        <w:rPr>
          <w:rFonts w:ascii="Times New Roman" w:hAnsi="Times New Roman" w:cs="Times New Roman"/>
          <w:sz w:val="24"/>
          <w:szCs w:val="24"/>
        </w:rPr>
        <w:t>using</w:t>
      </w:r>
      <w:r w:rsidRPr="000C3393">
        <w:rPr>
          <w:rFonts w:ascii="Times New Roman" w:hAnsi="Times New Roman" w:cs="Times New Roman"/>
          <w:sz w:val="24"/>
          <w:szCs w:val="24"/>
        </w:rPr>
        <w:t xml:space="preserve"> streptavidin </w:t>
      </w:r>
      <w:r w:rsidR="00A3232A">
        <w:rPr>
          <w:rFonts w:ascii="Times New Roman" w:hAnsi="Times New Roman" w:cs="Times New Roman"/>
          <w:sz w:val="24"/>
          <w:szCs w:val="24"/>
        </w:rPr>
        <w:t>beads</w:t>
      </w:r>
      <w:r w:rsidRPr="000C3393">
        <w:rPr>
          <w:rFonts w:ascii="Times New Roman" w:hAnsi="Times New Roman" w:cs="Times New Roman"/>
          <w:sz w:val="24"/>
          <w:szCs w:val="24"/>
        </w:rPr>
        <w:t xml:space="preserve">. </w:t>
      </w:r>
      <w:r w:rsidR="00C41956" w:rsidRPr="000C3393">
        <w:rPr>
          <w:rFonts w:ascii="Times New Roman" w:hAnsi="Times New Roman" w:cs="Times New Roman"/>
          <w:sz w:val="24"/>
          <w:szCs w:val="24"/>
        </w:rPr>
        <w:t>S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b</w:t>
      </w:r>
      <w:r w:rsidR="008239A1" w:rsidRPr="000C3393">
        <w:rPr>
          <w:rFonts w:ascii="Times New Roman" w:hAnsi="Times New Roman" w:cs="Times New Roman"/>
          <w:sz w:val="24"/>
          <w:szCs w:val="24"/>
        </w:rPr>
        <w:t>iotinylated 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r w:rsidR="00A3232A">
        <w:rPr>
          <w:rFonts w:ascii="Times New Roman" w:hAnsi="Times New Roman" w:cs="Times New Roman"/>
          <w:sz w:val="24"/>
          <w:szCs w:val="24"/>
        </w:rPr>
        <w:t>, from whole cell lysate</w:t>
      </w:r>
      <w:r w:rsidR="001172EA" w:rsidRPr="000C3393">
        <w:rPr>
          <w:rFonts w:ascii="Times New Roman" w:hAnsi="Times New Roman" w:cs="Times New Roman"/>
          <w:sz w:val="24"/>
          <w:szCs w:val="24"/>
        </w:rPr>
        <w:t>, similar to a previous study</w:t>
      </w:r>
      <w:r w:rsidR="00031795">
        <w:rPr>
          <w:rFonts w:ascii="Times New Roman" w:hAnsi="Times New Roman" w:cs="Times New Roman"/>
          <w:sz w:val="24"/>
          <w:szCs w:val="24"/>
        </w:rPr>
        <w:t xml:space="preserve"> </w:t>
      </w:r>
      <w:r w:rsidR="001172EA" w:rsidRPr="000C3393">
        <w:rPr>
          <w:rFonts w:ascii="Times New Roman" w:hAnsi="Times New Roman" w:cs="Times New Roman"/>
          <w:sz w:val="24"/>
          <w:szCs w:val="24"/>
        </w:rPr>
        <w:fldChar w:fldCharType="begin"/>
      </w:r>
      <w:r w:rsidR="00822721">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822721">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Inder, 2014) will be used as a negative control in the pull down. </w:t>
      </w:r>
      <w:r w:rsidR="00C41956" w:rsidRPr="000C3393">
        <w:rPr>
          <w:rFonts w:ascii="Times New Roman" w:hAnsi="Times New Roman" w:cs="Times New Roman"/>
          <w:sz w:val="24"/>
          <w:szCs w:val="24"/>
          <w:shd w:val="clear" w:color="auto" w:fill="FFFFFF"/>
        </w:rPr>
        <w:t>Pulled down proteins will be</w:t>
      </w:r>
      <w:r w:rsidR="004D6347">
        <w:rPr>
          <w:rFonts w:ascii="Times New Roman" w:hAnsi="Times New Roman" w:cs="Times New Roman"/>
          <w:sz w:val="24"/>
          <w:szCs w:val="24"/>
          <w:shd w:val="clear" w:color="auto" w:fill="FFFFFF"/>
        </w:rPr>
        <w:t xml:space="preserve"> detected using western blot with specific antibodies to candidate miRNA escort proteins. The antibodies will be purchased commercially and first tested on PC3 cell lysates to confirm their performance on western blot.</w:t>
      </w:r>
      <w:r w:rsidR="00C41956" w:rsidRPr="000C3393">
        <w:rPr>
          <w:rFonts w:ascii="Times New Roman" w:hAnsi="Times New Roman" w:cs="Times New Roman"/>
          <w:sz w:val="24"/>
          <w:szCs w:val="24"/>
          <w:shd w:val="clear" w:color="auto" w:fill="FFFFFF"/>
        </w:rPr>
        <w:t xml:space="preserve"> </w:t>
      </w:r>
    </w:p>
    <w:p w14:paraId="6F08889F" w14:textId="56401FE3" w:rsidR="0002149D" w:rsidRPr="000C3393" w:rsidRDefault="001D2AF9" w:rsidP="008A2CC3">
      <w:pPr>
        <w:pStyle w:val="Heading3"/>
        <w:spacing w:before="0" w:line="480" w:lineRule="auto"/>
        <w:rPr>
          <w:rFonts w:ascii="Times New Roman" w:hAnsi="Times New Roman" w:cs="Times New Roman"/>
          <w:shd w:val="clear" w:color="auto" w:fill="FFFFFF"/>
        </w:rPr>
      </w:pPr>
      <w:bookmarkStart w:id="67" w:name="_Toc445921979"/>
      <w:r w:rsidRPr="001D2AF9">
        <w:rPr>
          <w:rFonts w:ascii="Times New Roman" w:hAnsi="Times New Roman" w:cs="Times New Roman"/>
          <w:b/>
          <w:shd w:val="clear" w:color="auto" w:fill="FFFFFF"/>
        </w:rPr>
        <w:t>Aim 3.2</w:t>
      </w:r>
      <w:r>
        <w:rPr>
          <w:rFonts w:ascii="Times New Roman" w:hAnsi="Times New Roman" w:cs="Times New Roman"/>
          <w:shd w:val="clear" w:color="auto" w:fill="FFFFFF"/>
        </w:rPr>
        <w:t xml:space="preserve">: </w:t>
      </w:r>
      <w:r w:rsidR="0002149D" w:rsidRPr="000C3393">
        <w:rPr>
          <w:rFonts w:ascii="Times New Roman" w:hAnsi="Times New Roman" w:cs="Times New Roman"/>
          <w:shd w:val="clear" w:color="auto" w:fill="FFFFFF"/>
        </w:rPr>
        <w:t>Co-localisation by immunofluorescence confocal microscopy</w:t>
      </w:r>
      <w:r>
        <w:rPr>
          <w:rFonts w:ascii="Times New Roman" w:hAnsi="Times New Roman" w:cs="Times New Roman"/>
          <w:shd w:val="clear" w:color="auto" w:fill="FFFFFF"/>
        </w:rPr>
        <w:t>.</w:t>
      </w:r>
      <w:bookmarkEnd w:id="67"/>
    </w:p>
    <w:p w14:paraId="356E263C" w14:textId="78FD34FF" w:rsidR="008239A1" w:rsidRPr="000C3393" w:rsidRDefault="008B60A8" w:rsidP="008E4ACF">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miRNA </w:t>
      </w:r>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miRNAs and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23119F32" w:rsidR="006E3ADC" w:rsidRPr="000C3393" w:rsidRDefault="00F90E13" w:rsidP="008A2CC3">
      <w:pPr>
        <w:pStyle w:val="Heading3"/>
        <w:spacing w:before="0" w:line="480" w:lineRule="auto"/>
        <w:rPr>
          <w:rFonts w:ascii="Times New Roman" w:hAnsi="Times New Roman" w:cs="Times New Roman"/>
        </w:rPr>
      </w:pPr>
      <w:bookmarkStart w:id="68" w:name="_Toc445921980"/>
      <w:r w:rsidRPr="000C3393">
        <w:rPr>
          <w:rFonts w:ascii="Times New Roman" w:hAnsi="Times New Roman" w:cs="Times New Roman"/>
        </w:rPr>
        <w:t>Aim 3:</w:t>
      </w:r>
      <w:r w:rsidR="001D2AF9">
        <w:rPr>
          <w:rFonts w:ascii="Times New Roman" w:hAnsi="Times New Roman" w:cs="Times New Roman"/>
        </w:rPr>
        <w:t xml:space="preserve"> Expected Outcome.</w:t>
      </w:r>
      <w:bookmarkEnd w:id="68"/>
      <w:r w:rsidR="001D2AF9">
        <w:rPr>
          <w:rFonts w:ascii="Times New Roman" w:hAnsi="Times New Roman" w:cs="Times New Roman"/>
        </w:rPr>
        <w:t xml:space="preserve"> </w:t>
      </w:r>
    </w:p>
    <w:p w14:paraId="502EE863" w14:textId="3F7263DE" w:rsidR="00321603" w:rsidRDefault="003676BE" w:rsidP="008E4ACF">
      <w:pPr>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w:t>
      </w:r>
      <w:r w:rsidR="00B31195">
        <w:rPr>
          <w:rFonts w:ascii="Times New Roman" w:hAnsi="Times New Roman" w:cs="Times New Roman"/>
          <w:sz w:val="24"/>
          <w:szCs w:val="24"/>
        </w:rPr>
        <w:t xml:space="preserve">Co-localisation is expected between </w:t>
      </w:r>
      <w:r w:rsidR="00557E6B" w:rsidRPr="000C3393">
        <w:rPr>
          <w:rFonts w:ascii="Times New Roman" w:hAnsi="Times New Roman" w:cs="Times New Roman"/>
          <w:sz w:val="24"/>
          <w:szCs w:val="24"/>
        </w:rPr>
        <w:t>the</w:t>
      </w:r>
      <w:r w:rsidR="00B31195">
        <w:rPr>
          <w:rFonts w:ascii="Times New Roman" w:hAnsi="Times New Roman" w:cs="Times New Roman"/>
          <w:sz w:val="24"/>
          <w:szCs w:val="24"/>
        </w:rPr>
        <w:t xml:space="preserve"> </w:t>
      </w:r>
      <w:r w:rsidR="00B31195">
        <w:rPr>
          <w:rFonts w:ascii="Times New Roman" w:hAnsi="Times New Roman" w:cs="Times New Roman"/>
          <w:sz w:val="24"/>
          <w:szCs w:val="24"/>
        </w:rPr>
        <w:lastRenderedPageBreak/>
        <w:t>miRNA escort protein and the target</w:t>
      </w:r>
      <w:r w:rsidR="00557E6B" w:rsidRPr="000C3393">
        <w:rPr>
          <w:rFonts w:ascii="Times New Roman" w:hAnsi="Times New Roman" w:cs="Times New Roman"/>
          <w:sz w:val="24"/>
          <w:szCs w:val="24"/>
        </w:rPr>
        <w:t xml:space="preserve"> miRNA</w:t>
      </w:r>
      <w:r w:rsidR="00873DDC" w:rsidRPr="000C3393">
        <w:rPr>
          <w:rFonts w:ascii="Times New Roman" w:hAnsi="Times New Roman" w:cs="Times New Roman"/>
          <w:sz w:val="24"/>
          <w:szCs w:val="24"/>
        </w:rPr>
        <w:t>, but not the non-selective control</w:t>
      </w:r>
      <w:r w:rsidR="00A3232A">
        <w:rPr>
          <w:rFonts w:ascii="Times New Roman" w:hAnsi="Times New Roman" w:cs="Times New Roman"/>
          <w:sz w:val="24"/>
          <w:szCs w:val="24"/>
        </w:rPr>
        <w:t xml:space="preserve"> </w:t>
      </w:r>
      <w:r w:rsidR="00B31195">
        <w:rPr>
          <w:rFonts w:ascii="Times New Roman" w:hAnsi="Times New Roman" w:cs="Times New Roman"/>
          <w:sz w:val="24"/>
          <w:szCs w:val="24"/>
        </w:rPr>
        <w:t>miRNA</w:t>
      </w:r>
      <w:r w:rsidR="00873DDC" w:rsidRPr="000C3393">
        <w:rPr>
          <w:rFonts w:ascii="Times New Roman" w:hAnsi="Times New Roman" w:cs="Times New Roman"/>
          <w:sz w:val="24"/>
          <w:szCs w:val="24"/>
        </w:rPr>
        <w:t xml:space="preserve">. Ultimately, this will verify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t xml:space="preserve">proteins ability to selectively export specific miRNA species upon lipid raft modification by manipulation of CAV1 and cavin-1.   </w:t>
      </w:r>
    </w:p>
    <w:p w14:paraId="2E0EA658" w14:textId="30E9B4D1" w:rsidR="00461573" w:rsidRPr="00002BB9" w:rsidRDefault="00461573" w:rsidP="00002BB9">
      <w:pPr>
        <w:pStyle w:val="Heading2"/>
        <w:rPr>
          <w:rFonts w:ascii="Times New Roman" w:hAnsi="Times New Roman" w:cs="Times New Roman"/>
          <w:b/>
          <w:sz w:val="24"/>
          <w:szCs w:val="24"/>
        </w:rPr>
      </w:pPr>
      <w:bookmarkStart w:id="69" w:name="_Toc445921981"/>
      <w:r w:rsidRPr="00461573">
        <w:rPr>
          <w:rFonts w:ascii="Times New Roman" w:hAnsi="Times New Roman" w:cs="Times New Roman"/>
          <w:noProof/>
          <w:sz w:val="24"/>
          <w:szCs w:val="24"/>
          <w:lang w:eastAsia="en-AU"/>
        </w:rPr>
        <mc:AlternateContent>
          <mc:Choice Requires="wps">
            <w:drawing>
              <wp:anchor distT="45720" distB="45720" distL="114300" distR="114300" simplePos="0" relativeHeight="251666432" behindDoc="0" locked="0" layoutInCell="1" allowOverlap="1" wp14:anchorId="451D6E9D" wp14:editId="06E1877D">
                <wp:simplePos x="0" y="0"/>
                <wp:positionH relativeFrom="margin">
                  <wp:posOffset>-100330</wp:posOffset>
                </wp:positionH>
                <wp:positionV relativeFrom="paragraph">
                  <wp:posOffset>237794</wp:posOffset>
                </wp:positionV>
                <wp:extent cx="5848350" cy="417576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175760"/>
                        </a:xfrm>
                        <a:prstGeom prst="rect">
                          <a:avLst/>
                        </a:prstGeom>
                        <a:solidFill>
                          <a:srgbClr val="FFFFFF"/>
                        </a:solidFill>
                        <a:ln w="9525">
                          <a:noFill/>
                          <a:miter lim="800000"/>
                          <a:headEnd/>
                          <a:tailEnd/>
                        </a:ln>
                      </wps:spPr>
                      <wps:txb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1D2AF9" w:rsidRPr="00451452" w14:paraId="00A2C441" w14:textId="77777777" w:rsidTr="00461573">
                              <w:trPr>
                                <w:trHeight w:val="340"/>
                              </w:trPr>
                              <w:tc>
                                <w:tcPr>
                                  <w:tcW w:w="2014" w:type="pct"/>
                                  <w:shd w:val="clear" w:color="auto" w:fill="262626" w:themeFill="text1" w:themeFillTint="D9"/>
                                  <w:noWrap/>
                                  <w:hideMark/>
                                </w:tcPr>
                                <w:p w14:paraId="047ED3C4" w14:textId="77777777" w:rsidR="001D2AF9" w:rsidRPr="00451452" w:rsidRDefault="001D2AF9" w:rsidP="00461573">
                                  <w:pPr>
                                    <w:jc w:val="center"/>
                                    <w:rPr>
                                      <w:rFonts w:ascii="Times New Roman" w:eastAsia="Times New Roman" w:hAnsi="Times New Roman" w:cs="Times New Roman"/>
                                      <w:b/>
                                      <w:bCs/>
                                      <w:color w:val="FFFFFF" w:themeColor="background1"/>
                                      <w:u w:val="single"/>
                                      <w:lang w:eastAsia="en-AU"/>
                                    </w:rPr>
                                  </w:pPr>
                                  <w:bookmarkStart w:id="70" w:name="_Toc445796869"/>
                                  <w:bookmarkStart w:id="71"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1D2AF9" w:rsidRPr="00451452" w14:paraId="2EDEC51F" w14:textId="77777777" w:rsidTr="00461573">
                              <w:trPr>
                                <w:trHeight w:val="340"/>
                              </w:trPr>
                              <w:tc>
                                <w:tcPr>
                                  <w:tcW w:w="5000" w:type="pct"/>
                                  <w:gridSpan w:val="10"/>
                                  <w:noWrap/>
                                  <w:hideMark/>
                                </w:tcPr>
                                <w:p w14:paraId="7F4FAE4D" w14:textId="77777777" w:rsidR="001D2AF9" w:rsidRPr="00451452" w:rsidRDefault="001D2AF9"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1D2AF9" w:rsidRPr="00451452" w14:paraId="1F9BC39C" w14:textId="77777777" w:rsidTr="00461573">
                              <w:trPr>
                                <w:trHeight w:val="340"/>
                              </w:trPr>
                              <w:tc>
                                <w:tcPr>
                                  <w:tcW w:w="2014" w:type="pct"/>
                                  <w:noWrap/>
                                  <w:hideMark/>
                                </w:tcPr>
                                <w:p w14:paraId="333D1319"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1D2AF9" w:rsidRPr="00451452" w:rsidRDefault="001D2AF9"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1D2AF9" w:rsidRPr="00451452" w:rsidRDefault="001D2AF9"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1D2AF9" w:rsidRPr="00451452" w:rsidRDefault="001D2AF9"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1D2AF9" w:rsidRPr="00451452" w:rsidRDefault="001D2AF9" w:rsidP="00461573">
                                  <w:pPr>
                                    <w:rPr>
                                      <w:rFonts w:ascii="Times New Roman" w:eastAsia="Times New Roman" w:hAnsi="Times New Roman" w:cs="Times New Roman"/>
                                      <w:sz w:val="20"/>
                                      <w:szCs w:val="20"/>
                                      <w:lang w:eastAsia="en-AU"/>
                                    </w:rPr>
                                  </w:pPr>
                                </w:p>
                              </w:tc>
                            </w:tr>
                            <w:tr w:rsidR="001D2AF9" w:rsidRPr="00451452" w14:paraId="5071497E" w14:textId="77777777" w:rsidTr="00461573">
                              <w:trPr>
                                <w:trHeight w:val="340"/>
                              </w:trPr>
                              <w:tc>
                                <w:tcPr>
                                  <w:tcW w:w="2014" w:type="pct"/>
                                  <w:noWrap/>
                                  <w:hideMark/>
                                </w:tcPr>
                                <w:p w14:paraId="35AC0440"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1D2AF9" w:rsidRPr="00451452" w:rsidRDefault="001D2AF9"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1D2AF9" w:rsidRPr="00451452" w:rsidRDefault="001D2AF9"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1D2AF9" w:rsidRPr="00451452" w:rsidRDefault="001D2AF9" w:rsidP="00461573">
                                  <w:pPr>
                                    <w:rPr>
                                      <w:rFonts w:ascii="Times New Roman" w:eastAsia="Times New Roman" w:hAnsi="Times New Roman" w:cs="Times New Roman"/>
                                      <w:sz w:val="20"/>
                                      <w:szCs w:val="20"/>
                                      <w:lang w:eastAsia="en-AU"/>
                                    </w:rPr>
                                  </w:pPr>
                                </w:p>
                              </w:tc>
                            </w:tr>
                            <w:tr w:rsidR="001D2AF9" w:rsidRPr="00451452" w14:paraId="6F754AFF" w14:textId="77777777" w:rsidTr="00461573">
                              <w:trPr>
                                <w:trHeight w:val="340"/>
                              </w:trPr>
                              <w:tc>
                                <w:tcPr>
                                  <w:tcW w:w="5000" w:type="pct"/>
                                  <w:gridSpan w:val="10"/>
                                  <w:noWrap/>
                                  <w:hideMark/>
                                </w:tcPr>
                                <w:p w14:paraId="251D488F" w14:textId="77777777" w:rsidR="001D2AF9" w:rsidRPr="00451452" w:rsidRDefault="001D2AF9"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1D2AF9" w:rsidRPr="00451452" w14:paraId="559E81E3" w14:textId="77777777" w:rsidTr="00461573">
                              <w:trPr>
                                <w:trHeight w:val="340"/>
                              </w:trPr>
                              <w:tc>
                                <w:tcPr>
                                  <w:tcW w:w="2014" w:type="pct"/>
                                  <w:noWrap/>
                                  <w:hideMark/>
                                </w:tcPr>
                                <w:p w14:paraId="01CB098F"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1D2AF9" w:rsidRPr="00451452" w:rsidRDefault="001D2AF9"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1D2AF9" w:rsidRPr="00451452" w:rsidRDefault="001D2AF9"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1D2AF9" w:rsidRPr="00451452" w:rsidRDefault="001D2AF9"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1D2AF9" w:rsidRPr="00451452" w:rsidRDefault="001D2AF9"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1D2AF9" w:rsidRPr="00451452" w:rsidRDefault="001D2AF9" w:rsidP="00461573">
                                  <w:pPr>
                                    <w:rPr>
                                      <w:rFonts w:ascii="Times New Roman" w:eastAsia="Times New Roman" w:hAnsi="Times New Roman" w:cs="Times New Roman"/>
                                      <w:sz w:val="20"/>
                                      <w:szCs w:val="20"/>
                                      <w:lang w:eastAsia="en-AU"/>
                                    </w:rPr>
                                  </w:pPr>
                                </w:p>
                              </w:tc>
                            </w:tr>
                            <w:tr w:rsidR="001D2AF9" w:rsidRPr="00451452" w14:paraId="4775EB83" w14:textId="77777777" w:rsidTr="00461573">
                              <w:trPr>
                                <w:trHeight w:val="340"/>
                              </w:trPr>
                              <w:tc>
                                <w:tcPr>
                                  <w:tcW w:w="2014" w:type="pct"/>
                                  <w:noWrap/>
                                </w:tcPr>
                                <w:p w14:paraId="3CE9CEA3"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1D2AF9" w:rsidRPr="00451452" w:rsidRDefault="001D2AF9"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1D2AF9" w:rsidRPr="00451452" w:rsidRDefault="001D2AF9"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1D2AF9" w:rsidRPr="00451452" w:rsidRDefault="001D2AF9" w:rsidP="00461573">
                                  <w:pPr>
                                    <w:rPr>
                                      <w:rFonts w:ascii="Times New Roman" w:eastAsia="Times New Roman" w:hAnsi="Times New Roman" w:cs="Times New Roman"/>
                                      <w:sz w:val="20"/>
                                      <w:szCs w:val="20"/>
                                      <w:lang w:eastAsia="en-AU"/>
                                    </w:rPr>
                                  </w:pPr>
                                </w:p>
                              </w:tc>
                              <w:tc>
                                <w:tcPr>
                                  <w:tcW w:w="386" w:type="pct"/>
                                  <w:noWrap/>
                                </w:tcPr>
                                <w:p w14:paraId="4E164585" w14:textId="77777777" w:rsidR="001D2AF9" w:rsidRPr="00451452" w:rsidRDefault="001D2AF9" w:rsidP="00461573">
                                  <w:pPr>
                                    <w:rPr>
                                      <w:rFonts w:ascii="Times New Roman" w:eastAsia="Times New Roman" w:hAnsi="Times New Roman" w:cs="Times New Roman"/>
                                      <w:sz w:val="20"/>
                                      <w:szCs w:val="20"/>
                                      <w:lang w:eastAsia="en-AU"/>
                                    </w:rPr>
                                  </w:pPr>
                                </w:p>
                              </w:tc>
                            </w:tr>
                            <w:tr w:rsidR="001D2AF9" w:rsidRPr="00451452" w14:paraId="48E9EC7E" w14:textId="77777777" w:rsidTr="00461573">
                              <w:trPr>
                                <w:trHeight w:val="340"/>
                              </w:trPr>
                              <w:tc>
                                <w:tcPr>
                                  <w:tcW w:w="5000" w:type="pct"/>
                                  <w:gridSpan w:val="10"/>
                                  <w:noWrap/>
                                  <w:hideMark/>
                                </w:tcPr>
                                <w:p w14:paraId="11D8E585" w14:textId="77777777" w:rsidR="001D2AF9" w:rsidRPr="00451452" w:rsidRDefault="001D2AF9"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1D2AF9" w:rsidRPr="00451452" w14:paraId="713EFBF7" w14:textId="77777777" w:rsidTr="00461573">
                              <w:trPr>
                                <w:trHeight w:val="340"/>
                              </w:trPr>
                              <w:tc>
                                <w:tcPr>
                                  <w:tcW w:w="2014" w:type="pct"/>
                                </w:tcPr>
                                <w:p w14:paraId="51227B0F"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1D2AF9" w:rsidRPr="00451452" w:rsidRDefault="001D2AF9" w:rsidP="00461573">
                                  <w:pPr>
                                    <w:pStyle w:val="NoSpacing"/>
                                    <w:spacing w:line="276" w:lineRule="auto"/>
                                    <w:rPr>
                                      <w:rFonts w:ascii="Times New Roman" w:hAnsi="Times New Roman" w:cs="Times New Roman"/>
                                    </w:rPr>
                                  </w:pPr>
                                </w:p>
                              </w:tc>
                              <w:tc>
                                <w:tcPr>
                                  <w:tcW w:w="343" w:type="pct"/>
                                  <w:noWrap/>
                                </w:tcPr>
                                <w:p w14:paraId="1BFD671E" w14:textId="77777777" w:rsidR="001D2AF9" w:rsidRPr="00451452" w:rsidRDefault="001D2AF9"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1D2AF9" w:rsidRPr="00451452" w:rsidRDefault="001D2AF9"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1D2AF9" w:rsidRPr="00451452" w:rsidRDefault="001D2AF9"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1D2AF9" w:rsidRPr="00451452" w:rsidRDefault="001D2AF9"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1D2AF9" w:rsidRPr="00451452" w:rsidRDefault="001D2AF9" w:rsidP="00461573">
                                  <w:pPr>
                                    <w:rPr>
                                      <w:rFonts w:ascii="Times New Roman" w:eastAsia="Times New Roman" w:hAnsi="Times New Roman" w:cs="Times New Roman"/>
                                      <w:color w:val="000000"/>
                                      <w:lang w:eastAsia="en-AU"/>
                                    </w:rPr>
                                  </w:pPr>
                                </w:p>
                              </w:tc>
                            </w:tr>
                            <w:tr w:rsidR="001D2AF9" w:rsidRPr="00451452" w14:paraId="6EB8B0C3" w14:textId="77777777" w:rsidTr="00461573">
                              <w:trPr>
                                <w:trHeight w:val="340"/>
                              </w:trPr>
                              <w:tc>
                                <w:tcPr>
                                  <w:tcW w:w="2014" w:type="pct"/>
                                </w:tcPr>
                                <w:p w14:paraId="1855199D"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1D2AF9" w:rsidRPr="00451452" w:rsidRDefault="001D2AF9" w:rsidP="00461573">
                                  <w:pPr>
                                    <w:pStyle w:val="NoSpacing"/>
                                    <w:spacing w:line="276" w:lineRule="auto"/>
                                    <w:rPr>
                                      <w:rFonts w:ascii="Times New Roman" w:hAnsi="Times New Roman" w:cs="Times New Roman"/>
                                    </w:rPr>
                                  </w:pPr>
                                </w:p>
                              </w:tc>
                              <w:tc>
                                <w:tcPr>
                                  <w:tcW w:w="343" w:type="pct"/>
                                  <w:noWrap/>
                                </w:tcPr>
                                <w:p w14:paraId="6D1FA6C7" w14:textId="77777777" w:rsidR="001D2AF9" w:rsidRPr="00451452" w:rsidRDefault="001D2AF9"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1D2AF9" w:rsidRPr="00451452" w:rsidRDefault="001D2AF9" w:rsidP="00461573">
                                  <w:pPr>
                                    <w:rPr>
                                      <w:rFonts w:ascii="Times New Roman" w:eastAsia="Times New Roman" w:hAnsi="Times New Roman" w:cs="Times New Roman"/>
                                      <w:color w:val="000000"/>
                                      <w:lang w:eastAsia="en-AU"/>
                                    </w:rPr>
                                  </w:pPr>
                                </w:p>
                              </w:tc>
                              <w:tc>
                                <w:tcPr>
                                  <w:tcW w:w="386" w:type="pct"/>
                                  <w:noWrap/>
                                </w:tcPr>
                                <w:p w14:paraId="27C2941C" w14:textId="77777777" w:rsidR="001D2AF9" w:rsidRPr="00451452" w:rsidRDefault="001D2AF9" w:rsidP="00461573">
                                  <w:pPr>
                                    <w:rPr>
                                      <w:rFonts w:ascii="Times New Roman" w:eastAsia="Times New Roman" w:hAnsi="Times New Roman" w:cs="Times New Roman"/>
                                      <w:color w:val="000000"/>
                                      <w:lang w:eastAsia="en-AU"/>
                                    </w:rPr>
                                  </w:pPr>
                                </w:p>
                              </w:tc>
                            </w:tr>
                            <w:tr w:rsidR="001D2AF9" w:rsidRPr="00451452" w14:paraId="18673F41" w14:textId="77777777" w:rsidTr="00461573">
                              <w:trPr>
                                <w:trHeight w:val="340"/>
                              </w:trPr>
                              <w:tc>
                                <w:tcPr>
                                  <w:tcW w:w="2014" w:type="pct"/>
                                  <w:hideMark/>
                                </w:tcPr>
                                <w:p w14:paraId="3E622AB1" w14:textId="77777777" w:rsidR="001D2AF9" w:rsidRPr="00451452" w:rsidRDefault="001D2AF9"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1D2AF9" w:rsidRPr="00451452" w:rsidRDefault="001D2AF9" w:rsidP="00461573">
                                  <w:pPr>
                                    <w:pStyle w:val="NoSpacing"/>
                                    <w:spacing w:line="276" w:lineRule="auto"/>
                                    <w:rPr>
                                      <w:rFonts w:ascii="Times New Roman" w:hAnsi="Times New Roman" w:cs="Times New Roman"/>
                                    </w:rPr>
                                  </w:pPr>
                                </w:p>
                              </w:tc>
                              <w:tc>
                                <w:tcPr>
                                  <w:tcW w:w="343" w:type="pct"/>
                                  <w:noWrap/>
                                  <w:hideMark/>
                                </w:tcPr>
                                <w:p w14:paraId="1978DEFA" w14:textId="77777777" w:rsidR="001D2AF9" w:rsidRPr="00451452" w:rsidRDefault="001D2AF9" w:rsidP="00461573">
                                  <w:pPr>
                                    <w:pStyle w:val="NoSpacing"/>
                                    <w:spacing w:line="276" w:lineRule="auto"/>
                                    <w:rPr>
                                      <w:rFonts w:ascii="Times New Roman" w:hAnsi="Times New Roman" w:cs="Times New Roman"/>
                                    </w:rPr>
                                  </w:pPr>
                                </w:p>
                              </w:tc>
                              <w:tc>
                                <w:tcPr>
                                  <w:tcW w:w="351" w:type="pct"/>
                                  <w:noWrap/>
                                  <w:hideMark/>
                                </w:tcPr>
                                <w:p w14:paraId="4D0EEF2B"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1D2AF9" w:rsidRPr="00451452" w:rsidRDefault="001D2AF9"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1D2AF9" w:rsidRPr="00451452" w:rsidRDefault="001D2AF9"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1D2AF9" w:rsidRPr="00002BB9" w:rsidRDefault="001D2AF9"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0"/>
                            <w:bookmarkEnd w:id="7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D6E9D" id="_x0000_s1030" type="#_x0000_t202" style="position:absolute;margin-left:-7.9pt;margin-top:18.7pt;width:460.5pt;height:328.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" stroked="f">
                <v:textbo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1D2AF9" w:rsidRPr="00451452" w14:paraId="00A2C441" w14:textId="77777777" w:rsidTr="00461573">
                        <w:trPr>
                          <w:trHeight w:val="340"/>
                        </w:trPr>
                        <w:tc>
                          <w:tcPr>
                            <w:tcW w:w="2014" w:type="pct"/>
                            <w:shd w:val="clear" w:color="auto" w:fill="262626" w:themeFill="text1" w:themeFillTint="D9"/>
                            <w:noWrap/>
                            <w:hideMark/>
                          </w:tcPr>
                          <w:p w14:paraId="047ED3C4" w14:textId="77777777" w:rsidR="001D2AF9" w:rsidRPr="00451452" w:rsidRDefault="001D2AF9" w:rsidP="00461573">
                            <w:pPr>
                              <w:jc w:val="center"/>
                              <w:rPr>
                                <w:rFonts w:ascii="Times New Roman" w:eastAsia="Times New Roman" w:hAnsi="Times New Roman" w:cs="Times New Roman"/>
                                <w:b/>
                                <w:bCs/>
                                <w:color w:val="FFFFFF" w:themeColor="background1"/>
                                <w:u w:val="single"/>
                                <w:lang w:eastAsia="en-AU"/>
                              </w:rPr>
                            </w:pPr>
                            <w:bookmarkStart w:id="72" w:name="_Toc445796869"/>
                            <w:bookmarkStart w:id="73"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1D2AF9" w:rsidRPr="00451452" w:rsidRDefault="001D2AF9"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1D2AF9" w:rsidRPr="00451452" w14:paraId="2EDEC51F" w14:textId="77777777" w:rsidTr="00461573">
                        <w:trPr>
                          <w:trHeight w:val="340"/>
                        </w:trPr>
                        <w:tc>
                          <w:tcPr>
                            <w:tcW w:w="5000" w:type="pct"/>
                            <w:gridSpan w:val="10"/>
                            <w:noWrap/>
                            <w:hideMark/>
                          </w:tcPr>
                          <w:p w14:paraId="7F4FAE4D" w14:textId="77777777" w:rsidR="001D2AF9" w:rsidRPr="00451452" w:rsidRDefault="001D2AF9"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1D2AF9" w:rsidRPr="00451452" w14:paraId="1F9BC39C" w14:textId="77777777" w:rsidTr="00461573">
                        <w:trPr>
                          <w:trHeight w:val="340"/>
                        </w:trPr>
                        <w:tc>
                          <w:tcPr>
                            <w:tcW w:w="2014" w:type="pct"/>
                            <w:noWrap/>
                            <w:hideMark/>
                          </w:tcPr>
                          <w:p w14:paraId="333D1319"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1D2AF9" w:rsidRPr="00451452" w:rsidRDefault="001D2AF9"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1D2AF9" w:rsidRPr="00451452" w:rsidRDefault="001D2AF9"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1D2AF9" w:rsidRPr="00451452" w:rsidRDefault="001D2AF9"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1D2AF9" w:rsidRPr="00451452" w:rsidRDefault="001D2AF9" w:rsidP="00461573">
                            <w:pPr>
                              <w:rPr>
                                <w:rFonts w:ascii="Times New Roman" w:eastAsia="Times New Roman" w:hAnsi="Times New Roman" w:cs="Times New Roman"/>
                                <w:sz w:val="20"/>
                                <w:szCs w:val="20"/>
                                <w:lang w:eastAsia="en-AU"/>
                              </w:rPr>
                            </w:pPr>
                          </w:p>
                        </w:tc>
                      </w:tr>
                      <w:tr w:rsidR="001D2AF9" w:rsidRPr="00451452" w14:paraId="5071497E" w14:textId="77777777" w:rsidTr="00461573">
                        <w:trPr>
                          <w:trHeight w:val="340"/>
                        </w:trPr>
                        <w:tc>
                          <w:tcPr>
                            <w:tcW w:w="2014" w:type="pct"/>
                            <w:noWrap/>
                            <w:hideMark/>
                          </w:tcPr>
                          <w:p w14:paraId="35AC0440"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1D2AF9" w:rsidRPr="00451452" w:rsidRDefault="001D2AF9"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1D2AF9" w:rsidRPr="00451452" w:rsidRDefault="001D2AF9"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1D2AF9" w:rsidRPr="00451452" w:rsidRDefault="001D2AF9" w:rsidP="00461573">
                            <w:pPr>
                              <w:rPr>
                                <w:rFonts w:ascii="Times New Roman" w:eastAsia="Times New Roman" w:hAnsi="Times New Roman" w:cs="Times New Roman"/>
                                <w:sz w:val="20"/>
                                <w:szCs w:val="20"/>
                                <w:lang w:eastAsia="en-AU"/>
                              </w:rPr>
                            </w:pPr>
                          </w:p>
                        </w:tc>
                      </w:tr>
                      <w:tr w:rsidR="001D2AF9" w:rsidRPr="00451452" w14:paraId="6F754AFF" w14:textId="77777777" w:rsidTr="00461573">
                        <w:trPr>
                          <w:trHeight w:val="340"/>
                        </w:trPr>
                        <w:tc>
                          <w:tcPr>
                            <w:tcW w:w="5000" w:type="pct"/>
                            <w:gridSpan w:val="10"/>
                            <w:noWrap/>
                            <w:hideMark/>
                          </w:tcPr>
                          <w:p w14:paraId="251D488F" w14:textId="77777777" w:rsidR="001D2AF9" w:rsidRPr="00451452" w:rsidRDefault="001D2AF9"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1D2AF9" w:rsidRPr="00451452" w14:paraId="559E81E3" w14:textId="77777777" w:rsidTr="00461573">
                        <w:trPr>
                          <w:trHeight w:val="340"/>
                        </w:trPr>
                        <w:tc>
                          <w:tcPr>
                            <w:tcW w:w="2014" w:type="pct"/>
                            <w:noWrap/>
                            <w:hideMark/>
                          </w:tcPr>
                          <w:p w14:paraId="01CB098F"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1D2AF9" w:rsidRPr="00451452" w:rsidRDefault="001D2AF9"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1D2AF9" w:rsidRPr="00451452" w:rsidRDefault="001D2AF9"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1D2AF9" w:rsidRPr="00451452" w:rsidRDefault="001D2AF9"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1D2AF9" w:rsidRPr="00451452" w:rsidRDefault="001D2AF9"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1D2AF9" w:rsidRPr="00451452" w:rsidRDefault="001D2AF9" w:rsidP="00461573">
                            <w:pPr>
                              <w:rPr>
                                <w:rFonts w:ascii="Times New Roman" w:eastAsia="Times New Roman" w:hAnsi="Times New Roman" w:cs="Times New Roman"/>
                                <w:sz w:val="20"/>
                                <w:szCs w:val="20"/>
                                <w:lang w:eastAsia="en-AU"/>
                              </w:rPr>
                            </w:pPr>
                          </w:p>
                        </w:tc>
                      </w:tr>
                      <w:tr w:rsidR="001D2AF9" w:rsidRPr="00451452" w14:paraId="4775EB83" w14:textId="77777777" w:rsidTr="00461573">
                        <w:trPr>
                          <w:trHeight w:val="340"/>
                        </w:trPr>
                        <w:tc>
                          <w:tcPr>
                            <w:tcW w:w="2014" w:type="pct"/>
                            <w:noWrap/>
                          </w:tcPr>
                          <w:p w14:paraId="3CE9CEA3"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1D2AF9" w:rsidRPr="00451452" w:rsidRDefault="001D2AF9"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1D2AF9" w:rsidRPr="00451452" w:rsidRDefault="001D2AF9"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1D2AF9" w:rsidRPr="00451452" w:rsidRDefault="001D2AF9" w:rsidP="00461573">
                            <w:pPr>
                              <w:rPr>
                                <w:rFonts w:ascii="Times New Roman" w:eastAsia="Times New Roman" w:hAnsi="Times New Roman" w:cs="Times New Roman"/>
                                <w:sz w:val="20"/>
                                <w:szCs w:val="20"/>
                                <w:lang w:eastAsia="en-AU"/>
                              </w:rPr>
                            </w:pPr>
                          </w:p>
                        </w:tc>
                        <w:tc>
                          <w:tcPr>
                            <w:tcW w:w="386" w:type="pct"/>
                            <w:noWrap/>
                          </w:tcPr>
                          <w:p w14:paraId="4E164585" w14:textId="77777777" w:rsidR="001D2AF9" w:rsidRPr="00451452" w:rsidRDefault="001D2AF9" w:rsidP="00461573">
                            <w:pPr>
                              <w:rPr>
                                <w:rFonts w:ascii="Times New Roman" w:eastAsia="Times New Roman" w:hAnsi="Times New Roman" w:cs="Times New Roman"/>
                                <w:sz w:val="20"/>
                                <w:szCs w:val="20"/>
                                <w:lang w:eastAsia="en-AU"/>
                              </w:rPr>
                            </w:pPr>
                          </w:p>
                        </w:tc>
                      </w:tr>
                      <w:tr w:rsidR="001D2AF9" w:rsidRPr="00451452" w14:paraId="48E9EC7E" w14:textId="77777777" w:rsidTr="00461573">
                        <w:trPr>
                          <w:trHeight w:val="340"/>
                        </w:trPr>
                        <w:tc>
                          <w:tcPr>
                            <w:tcW w:w="5000" w:type="pct"/>
                            <w:gridSpan w:val="10"/>
                            <w:noWrap/>
                            <w:hideMark/>
                          </w:tcPr>
                          <w:p w14:paraId="11D8E585" w14:textId="77777777" w:rsidR="001D2AF9" w:rsidRPr="00451452" w:rsidRDefault="001D2AF9"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1D2AF9" w:rsidRPr="00451452" w14:paraId="713EFBF7" w14:textId="77777777" w:rsidTr="00461573">
                        <w:trPr>
                          <w:trHeight w:val="340"/>
                        </w:trPr>
                        <w:tc>
                          <w:tcPr>
                            <w:tcW w:w="2014" w:type="pct"/>
                          </w:tcPr>
                          <w:p w14:paraId="51227B0F"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1D2AF9" w:rsidRPr="00451452" w:rsidRDefault="001D2AF9" w:rsidP="00461573">
                            <w:pPr>
                              <w:pStyle w:val="NoSpacing"/>
                              <w:spacing w:line="276" w:lineRule="auto"/>
                              <w:rPr>
                                <w:rFonts w:ascii="Times New Roman" w:hAnsi="Times New Roman" w:cs="Times New Roman"/>
                              </w:rPr>
                            </w:pPr>
                          </w:p>
                        </w:tc>
                        <w:tc>
                          <w:tcPr>
                            <w:tcW w:w="343" w:type="pct"/>
                            <w:noWrap/>
                          </w:tcPr>
                          <w:p w14:paraId="1BFD671E" w14:textId="77777777" w:rsidR="001D2AF9" w:rsidRPr="00451452" w:rsidRDefault="001D2AF9"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1D2AF9" w:rsidRPr="00451452" w:rsidRDefault="001D2AF9"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1D2AF9" w:rsidRPr="00451452" w:rsidRDefault="001D2AF9"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1D2AF9" w:rsidRPr="00451452" w:rsidRDefault="001D2AF9"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1D2AF9" w:rsidRPr="00451452" w:rsidRDefault="001D2AF9" w:rsidP="00461573">
                            <w:pPr>
                              <w:rPr>
                                <w:rFonts w:ascii="Times New Roman" w:eastAsia="Times New Roman" w:hAnsi="Times New Roman" w:cs="Times New Roman"/>
                                <w:color w:val="000000"/>
                                <w:lang w:eastAsia="en-AU"/>
                              </w:rPr>
                            </w:pPr>
                          </w:p>
                        </w:tc>
                      </w:tr>
                      <w:tr w:rsidR="001D2AF9" w:rsidRPr="00451452" w14:paraId="6EB8B0C3" w14:textId="77777777" w:rsidTr="00461573">
                        <w:trPr>
                          <w:trHeight w:val="340"/>
                        </w:trPr>
                        <w:tc>
                          <w:tcPr>
                            <w:tcW w:w="2014" w:type="pct"/>
                          </w:tcPr>
                          <w:p w14:paraId="1855199D" w14:textId="77777777" w:rsidR="001D2AF9" w:rsidRPr="00451452" w:rsidRDefault="001D2AF9"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1D2AF9" w:rsidRPr="00451452" w:rsidRDefault="001D2AF9" w:rsidP="00461573">
                            <w:pPr>
                              <w:pStyle w:val="NoSpacing"/>
                              <w:spacing w:line="276" w:lineRule="auto"/>
                              <w:rPr>
                                <w:rFonts w:ascii="Times New Roman" w:hAnsi="Times New Roman" w:cs="Times New Roman"/>
                              </w:rPr>
                            </w:pPr>
                          </w:p>
                        </w:tc>
                        <w:tc>
                          <w:tcPr>
                            <w:tcW w:w="343" w:type="pct"/>
                            <w:noWrap/>
                          </w:tcPr>
                          <w:p w14:paraId="6D1FA6C7" w14:textId="77777777" w:rsidR="001D2AF9" w:rsidRPr="00451452" w:rsidRDefault="001D2AF9"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1D2AF9" w:rsidRPr="00451452" w:rsidRDefault="001D2AF9"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1D2AF9" w:rsidRPr="00451452" w:rsidRDefault="001D2AF9" w:rsidP="00461573">
                            <w:pPr>
                              <w:rPr>
                                <w:rFonts w:ascii="Times New Roman" w:eastAsia="Times New Roman" w:hAnsi="Times New Roman" w:cs="Times New Roman"/>
                                <w:color w:val="000000"/>
                                <w:lang w:eastAsia="en-AU"/>
                              </w:rPr>
                            </w:pPr>
                          </w:p>
                        </w:tc>
                        <w:tc>
                          <w:tcPr>
                            <w:tcW w:w="386" w:type="pct"/>
                            <w:noWrap/>
                          </w:tcPr>
                          <w:p w14:paraId="27C2941C" w14:textId="77777777" w:rsidR="001D2AF9" w:rsidRPr="00451452" w:rsidRDefault="001D2AF9" w:rsidP="00461573">
                            <w:pPr>
                              <w:rPr>
                                <w:rFonts w:ascii="Times New Roman" w:eastAsia="Times New Roman" w:hAnsi="Times New Roman" w:cs="Times New Roman"/>
                                <w:color w:val="000000"/>
                                <w:lang w:eastAsia="en-AU"/>
                              </w:rPr>
                            </w:pPr>
                          </w:p>
                        </w:tc>
                      </w:tr>
                      <w:tr w:rsidR="001D2AF9" w:rsidRPr="00451452" w14:paraId="18673F41" w14:textId="77777777" w:rsidTr="00461573">
                        <w:trPr>
                          <w:trHeight w:val="340"/>
                        </w:trPr>
                        <w:tc>
                          <w:tcPr>
                            <w:tcW w:w="2014" w:type="pct"/>
                            <w:hideMark/>
                          </w:tcPr>
                          <w:p w14:paraId="3E622AB1" w14:textId="77777777" w:rsidR="001D2AF9" w:rsidRPr="00451452" w:rsidRDefault="001D2AF9"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1D2AF9" w:rsidRPr="00451452" w:rsidRDefault="001D2AF9" w:rsidP="00461573">
                            <w:pPr>
                              <w:pStyle w:val="NoSpacing"/>
                              <w:spacing w:line="276" w:lineRule="auto"/>
                              <w:rPr>
                                <w:rFonts w:ascii="Times New Roman" w:hAnsi="Times New Roman" w:cs="Times New Roman"/>
                              </w:rPr>
                            </w:pPr>
                          </w:p>
                        </w:tc>
                        <w:tc>
                          <w:tcPr>
                            <w:tcW w:w="343" w:type="pct"/>
                            <w:noWrap/>
                            <w:hideMark/>
                          </w:tcPr>
                          <w:p w14:paraId="1978DEFA" w14:textId="77777777" w:rsidR="001D2AF9" w:rsidRPr="00451452" w:rsidRDefault="001D2AF9" w:rsidP="00461573">
                            <w:pPr>
                              <w:pStyle w:val="NoSpacing"/>
                              <w:spacing w:line="276" w:lineRule="auto"/>
                              <w:rPr>
                                <w:rFonts w:ascii="Times New Roman" w:hAnsi="Times New Roman" w:cs="Times New Roman"/>
                              </w:rPr>
                            </w:pPr>
                          </w:p>
                        </w:tc>
                        <w:tc>
                          <w:tcPr>
                            <w:tcW w:w="351" w:type="pct"/>
                            <w:noWrap/>
                            <w:hideMark/>
                          </w:tcPr>
                          <w:p w14:paraId="4D0EEF2B"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1D2AF9" w:rsidRPr="00451452" w:rsidRDefault="001D2AF9"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1D2AF9" w:rsidRPr="00451452" w:rsidRDefault="001D2AF9"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1D2AF9" w:rsidRPr="00451452" w:rsidRDefault="001D2AF9"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1D2AF9" w:rsidRPr="00002BB9" w:rsidRDefault="001D2AF9"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2"/>
                      <w:bookmarkEnd w:id="73"/>
                    </w:p>
                  </w:txbxContent>
                </v:textbox>
                <w10:wrap type="square" anchorx="margin"/>
              </v:shape>
            </w:pict>
          </mc:Fallback>
        </mc:AlternateContent>
      </w:r>
      <w:r w:rsidRPr="00002BB9">
        <w:rPr>
          <w:rFonts w:ascii="Times New Roman" w:hAnsi="Times New Roman" w:cs="Times New Roman"/>
          <w:b/>
          <w:sz w:val="24"/>
        </w:rPr>
        <w:t>Timeline</w:t>
      </w:r>
      <w:bookmarkEnd w:id="69"/>
    </w:p>
    <w:p w14:paraId="6C67954F" w14:textId="77777777" w:rsidR="00461573" w:rsidRDefault="00461573" w:rsidP="0037139F">
      <w:pPr>
        <w:pStyle w:val="NoSpacing"/>
        <w:spacing w:line="480" w:lineRule="auto"/>
        <w:ind w:firstLine="142"/>
        <w:rPr>
          <w:rStyle w:val="Heading1Char"/>
          <w:rFonts w:ascii="Times New Roman" w:hAnsi="Times New Roman" w:cs="Times New Roman"/>
          <w:b/>
          <w:sz w:val="28"/>
          <w:szCs w:val="24"/>
        </w:rPr>
      </w:pPr>
    </w:p>
    <w:p w14:paraId="3295EE84" w14:textId="67DD53EE" w:rsidR="00BB7E87" w:rsidRPr="0037139F" w:rsidRDefault="00BB7E87" w:rsidP="0037139F">
      <w:pPr>
        <w:pStyle w:val="NoSpacing"/>
        <w:spacing w:line="480" w:lineRule="auto"/>
        <w:ind w:firstLine="142"/>
        <w:rPr>
          <w:rFonts w:ascii="Times New Roman" w:hAnsi="Times New Roman" w:cs="Times New Roman"/>
          <w:b/>
          <w:sz w:val="28"/>
          <w:szCs w:val="24"/>
        </w:rPr>
      </w:pPr>
      <w:bookmarkStart w:id="74" w:name="_Toc445921982"/>
      <w:r w:rsidRPr="0037139F">
        <w:rPr>
          <w:rStyle w:val="Heading1Char"/>
          <w:rFonts w:ascii="Times New Roman" w:hAnsi="Times New Roman" w:cs="Times New Roman"/>
          <w:b/>
          <w:sz w:val="28"/>
          <w:szCs w:val="24"/>
        </w:rPr>
        <w:t>Significance</w:t>
      </w:r>
      <w:bookmarkEnd w:id="74"/>
      <w:r w:rsidRPr="0037139F">
        <w:rPr>
          <w:rFonts w:ascii="Times New Roman" w:hAnsi="Times New Roman" w:cs="Times New Roman"/>
          <w:b/>
          <w:sz w:val="28"/>
          <w:szCs w:val="24"/>
        </w:rPr>
        <w:t xml:space="preserve">: </w:t>
      </w:r>
    </w:p>
    <w:p w14:paraId="3CEBFB8B" w14:textId="32C89DF6" w:rsidR="0037139F" w:rsidRPr="0037139F" w:rsidRDefault="0037139F" w:rsidP="008E4ACF">
      <w:pPr>
        <w:pStyle w:val="NoSpacing"/>
        <w:spacing w:line="480" w:lineRule="auto"/>
        <w:ind w:firstLine="142"/>
        <w:rPr>
          <w:rFonts w:ascii="Times New Roman" w:hAnsi="Times New Roman" w:cs="Times New Roman"/>
          <w:sz w:val="24"/>
          <w:szCs w:val="24"/>
        </w:rPr>
      </w:pPr>
      <w:r w:rsidRPr="0037139F">
        <w:rPr>
          <w:rFonts w:ascii="Times New Roman" w:hAnsi="Times New Roman" w:cs="Times New Roman"/>
          <w:sz w:val="24"/>
          <w:szCs w:val="24"/>
        </w:rPr>
        <w:t>Completion of this project will reveal a novel aspect of lipid rafts in cellular biology: EV microRNA cargo sorting. As lipid ra</w:t>
      </w:r>
      <w:bookmarkStart w:id="75" w:name="_GoBack"/>
      <w:bookmarkEnd w:id="75"/>
      <w:r w:rsidRPr="0037139F">
        <w:rPr>
          <w:rFonts w:ascii="Times New Roman" w:hAnsi="Times New Roman" w:cs="Times New Roman"/>
          <w:sz w:val="24"/>
          <w:szCs w:val="24"/>
        </w:rPr>
        <w:t>fts are heavily impl</w:t>
      </w:r>
      <w:r w:rsidR="00B31195">
        <w:rPr>
          <w:rFonts w:ascii="Times New Roman" w:hAnsi="Times New Roman" w:cs="Times New Roman"/>
          <w:sz w:val="24"/>
          <w:szCs w:val="24"/>
        </w:rPr>
        <w:t>ica</w:t>
      </w:r>
      <w:r w:rsidRPr="0037139F">
        <w:rPr>
          <w:rFonts w:ascii="Times New Roman" w:hAnsi="Times New Roman" w:cs="Times New Roman"/>
          <w:sz w:val="24"/>
          <w:szCs w:val="24"/>
        </w:rPr>
        <w:t>ted in the formation of extracellular vesicles, dysfunction can lead to disruption in EV dependent processes such as intracellular communication, immunological response, and neuronal function</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Rajendra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 Robbins and Morelli 2014; Yoon et al.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 particular, miRNA release via EVs have been found to play a strong regulatory role in cancers by facilitating tumour growth and angiogenesis in recipient cells, which mediates the basis for metastasis</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Sko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Zhou</w:t>
      </w:r>
      <w:r w:rsidR="00002BB9" w:rsidRPr="00002BB9">
        <w:rPr>
          <w:rFonts w:ascii="Times New Roman" w:hAnsi="Times New Roman" w:cs="Times New Roman"/>
          <w:i/>
          <w:noProof/>
          <w:sz w:val="24"/>
          <w:szCs w:val="24"/>
        </w:rPr>
        <w:t xml:space="preserve"> </w:t>
      </w:r>
      <w:r w:rsidR="00002BB9" w:rsidRPr="00002BB9">
        <w:rPr>
          <w:rFonts w:ascii="Times New Roman" w:hAnsi="Times New Roman" w:cs="Times New Roman"/>
          <w:i/>
          <w:noProof/>
          <w:sz w:val="24"/>
          <w:szCs w:val="24"/>
        </w:rPr>
        <w:lastRenderedPageBreak/>
        <w:t>et al.</w:t>
      </w:r>
      <w:r w:rsidR="00002BB9">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dividually, miRNAs, lipid rafts and EVs have been linked to multiple diseases, including hypertension, Diabetes, and Alzheimer’s disease</w:t>
      </w:r>
      <w:r w:rsidR="00031795">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Cohen&lt;/Author&gt;&lt;Year&gt;2003&lt;/Year&gt;&lt;RecNum&gt;116&lt;/RecNum&gt;&lt;DisplayText&gt;(Simons and Simons 2002; Cohen et al.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imons and Simons 2002; Cohen et al.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0C3393" w:rsidRDefault="00F90E13" w:rsidP="004551D3">
      <w:pPr>
        <w:pStyle w:val="Heading1"/>
        <w:spacing w:before="0" w:line="276" w:lineRule="auto"/>
        <w:rPr>
          <w:rFonts w:ascii="Times New Roman" w:hAnsi="Times New Roman" w:cs="Times New Roman"/>
          <w:sz w:val="24"/>
          <w:szCs w:val="24"/>
        </w:rPr>
      </w:pPr>
      <w:bookmarkStart w:id="76" w:name="_Toc445921983"/>
      <w:r w:rsidRPr="000C3393">
        <w:rPr>
          <w:rFonts w:ascii="Times New Roman" w:hAnsi="Times New Roman" w:cs="Times New Roman"/>
          <w:sz w:val="24"/>
          <w:szCs w:val="24"/>
        </w:rPr>
        <w:t>References:</w:t>
      </w:r>
      <w:bookmarkEnd w:id="76"/>
    </w:p>
    <w:p w14:paraId="5AD046D6" w14:textId="77777777" w:rsidR="00501F12" w:rsidRPr="00501F12" w:rsidRDefault="00853F36" w:rsidP="00501F12">
      <w:pPr>
        <w:pStyle w:val="EndNoteBibliography"/>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501F12" w:rsidRPr="00501F12">
        <w:t xml:space="preserve">Ariotti, N., J. Rae, N. Leneva, C. Ferguson, D. Loo, S. Okano, M. M. Hill, P. Walser, B. M. Collins and R. G. Parton (2015). "Molecular Characterization of Caveolin-induced Membrane Curvature." </w:t>
      </w:r>
      <w:r w:rsidR="00501F12" w:rsidRPr="00501F12">
        <w:rPr>
          <w:u w:val="single"/>
        </w:rPr>
        <w:t>Journal of Biological Chemistry</w:t>
      </w:r>
      <w:r w:rsidR="00501F12" w:rsidRPr="00501F12">
        <w:t xml:space="preserve"> </w:t>
      </w:r>
      <w:r w:rsidR="00501F12" w:rsidRPr="00501F12">
        <w:rPr>
          <w:b/>
        </w:rPr>
        <w:t>290</w:t>
      </w:r>
      <w:r w:rsidR="00501F12" w:rsidRPr="00501F12">
        <w:t>(41): 24875-24890.</w:t>
      </w:r>
    </w:p>
    <w:p w14:paraId="70B3B8FD" w14:textId="77777777" w:rsidR="00501F12" w:rsidRPr="00501F12" w:rsidRDefault="00501F12" w:rsidP="00501F12">
      <w:pPr>
        <w:pStyle w:val="EndNoteBibliography"/>
        <w:spacing w:after="0"/>
      </w:pPr>
    </w:p>
    <w:p w14:paraId="2078F512" w14:textId="77777777" w:rsidR="00501F12" w:rsidRPr="00501F12" w:rsidRDefault="00501F12" w:rsidP="00501F12">
      <w:pPr>
        <w:pStyle w:val="EndNoteBibliography"/>
      </w:pPr>
      <w:r w:rsidRPr="00501F12">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501F12">
        <w:rPr>
          <w:u w:val="single"/>
        </w:rPr>
        <w:t>The Journal of Cell Biology</w:t>
      </w:r>
      <w:r w:rsidRPr="00501F12">
        <w:t xml:space="preserve"> </w:t>
      </w:r>
      <w:r w:rsidRPr="00501F12">
        <w:rPr>
          <w:b/>
        </w:rPr>
        <w:t>185</w:t>
      </w:r>
      <w:r w:rsidRPr="00501F12">
        <w:t>(7): 1259-1273.</w:t>
      </w:r>
    </w:p>
    <w:p w14:paraId="549C3CD5" w14:textId="77777777" w:rsidR="00501F12" w:rsidRPr="00501F12" w:rsidRDefault="00501F12" w:rsidP="00501F12">
      <w:pPr>
        <w:pStyle w:val="EndNoteBibliography"/>
        <w:spacing w:after="0"/>
      </w:pPr>
    </w:p>
    <w:p w14:paraId="6EADB56D" w14:textId="77777777" w:rsidR="00501F12" w:rsidRPr="00501F12" w:rsidRDefault="00501F12" w:rsidP="00501F12">
      <w:pPr>
        <w:pStyle w:val="EndNoteBibliography"/>
      </w:pPr>
      <w:r w:rsidRPr="00501F12">
        <w:t xml:space="preserve">Bennett, N. C., J. D. Hooper, D. W. Johnson and G. C. Gobe (2014). "Expression profiles and functional associations of endogenous androgen receptor and caveolin-1 in prostate cancer cell lines." </w:t>
      </w:r>
      <w:r w:rsidRPr="00501F12">
        <w:rPr>
          <w:u w:val="single"/>
        </w:rPr>
        <w:t>Prostate</w:t>
      </w:r>
      <w:r w:rsidRPr="00501F12">
        <w:t xml:space="preserve"> </w:t>
      </w:r>
      <w:r w:rsidRPr="00501F12">
        <w:rPr>
          <w:b/>
        </w:rPr>
        <w:t>74</w:t>
      </w:r>
      <w:r w:rsidRPr="00501F12">
        <w:t>(5): 478-487.</w:t>
      </w:r>
    </w:p>
    <w:p w14:paraId="7DBADC22" w14:textId="77777777" w:rsidR="00501F12" w:rsidRPr="00501F12" w:rsidRDefault="00501F12" w:rsidP="00501F12">
      <w:pPr>
        <w:pStyle w:val="EndNoteBibliography"/>
        <w:spacing w:after="0"/>
      </w:pPr>
    </w:p>
    <w:p w14:paraId="7D34286F" w14:textId="77777777" w:rsidR="00501F12" w:rsidRPr="00501F12" w:rsidRDefault="00501F12" w:rsidP="00501F12">
      <w:pPr>
        <w:pStyle w:val="EndNoteBibliography"/>
      </w:pPr>
      <w:r w:rsidRPr="00501F12">
        <w:t xml:space="preserve">Bosch, M., M. Marí, S. P. Gross, J. C. Fernández-Checa and A. Pol (2011). "Mitochondrial Cholesterol: A Connection Between Caveolin, Metabolism, and Disease." </w:t>
      </w:r>
      <w:r w:rsidRPr="00501F12">
        <w:rPr>
          <w:u w:val="single"/>
        </w:rPr>
        <w:t>Traffic</w:t>
      </w:r>
      <w:r w:rsidRPr="00501F12">
        <w:t xml:space="preserve"> </w:t>
      </w:r>
      <w:r w:rsidRPr="00501F12">
        <w:rPr>
          <w:b/>
        </w:rPr>
        <w:t>12</w:t>
      </w:r>
      <w:r w:rsidRPr="00501F12">
        <w:t>(11): 1483-1489.</w:t>
      </w:r>
    </w:p>
    <w:p w14:paraId="03F33D35" w14:textId="77777777" w:rsidR="00501F12" w:rsidRPr="00501F12" w:rsidRDefault="00501F12" w:rsidP="00501F12">
      <w:pPr>
        <w:pStyle w:val="EndNoteBibliography"/>
        <w:spacing w:after="0"/>
      </w:pPr>
    </w:p>
    <w:p w14:paraId="5BB2124C" w14:textId="77777777" w:rsidR="00501F12" w:rsidRPr="00501F12" w:rsidRDefault="00501F12" w:rsidP="00501F12">
      <w:pPr>
        <w:pStyle w:val="EndNoteBibliography"/>
      </w:pPr>
      <w:r w:rsidRPr="00501F12">
        <w:t xml:space="preserve">Campos, J., #xe3, o. Henrique, R. P. Soares, K. Ribeiro, A. Cronemberger Andrade, #xe9, W. L. Batista and A. C. Torrecilhas (2015). "Extracellular Vesicles: Role in Inflammatory Responses and Potential Uses in Vaccination in Cancer and Infectious Diseases." </w:t>
      </w:r>
      <w:r w:rsidRPr="00501F12">
        <w:rPr>
          <w:u w:val="single"/>
        </w:rPr>
        <w:t>Journal of Immunology Research</w:t>
      </w:r>
      <w:r w:rsidRPr="00501F12">
        <w:t xml:space="preserve"> </w:t>
      </w:r>
      <w:r w:rsidRPr="00501F12">
        <w:rPr>
          <w:b/>
        </w:rPr>
        <w:t>2015</w:t>
      </w:r>
      <w:r w:rsidRPr="00501F12">
        <w:t>: 14.</w:t>
      </w:r>
    </w:p>
    <w:p w14:paraId="72F43757" w14:textId="77777777" w:rsidR="00501F12" w:rsidRPr="00501F12" w:rsidRDefault="00501F12" w:rsidP="00501F12">
      <w:pPr>
        <w:pStyle w:val="EndNoteBibliography"/>
        <w:spacing w:after="0"/>
      </w:pPr>
    </w:p>
    <w:p w14:paraId="35A4A6EB" w14:textId="77777777" w:rsidR="00501F12" w:rsidRPr="00501F12" w:rsidRDefault="00501F12" w:rsidP="00501F12">
      <w:pPr>
        <w:pStyle w:val="EndNoteBibliography"/>
      </w:pPr>
      <w:r w:rsidRPr="00501F12">
        <w:t xml:space="preserve">Chamberlain, L. H., R. D. Burgoyne and G. W. Gould (2001). "SNARE proteins are highly enriched in lipid rafts in PC12 cells: Implications for the spatial control of exocytosis." </w:t>
      </w:r>
      <w:r w:rsidRPr="00501F12">
        <w:rPr>
          <w:u w:val="single"/>
        </w:rPr>
        <w:t>Proceedings of the National Academy of Sciences of the United States of America</w:t>
      </w:r>
      <w:r w:rsidRPr="00501F12">
        <w:t xml:space="preserve"> </w:t>
      </w:r>
      <w:r w:rsidRPr="00501F12">
        <w:rPr>
          <w:b/>
        </w:rPr>
        <w:t>98</w:t>
      </w:r>
      <w:r w:rsidRPr="00501F12">
        <w:t>(10): 5619-5624.</w:t>
      </w:r>
    </w:p>
    <w:p w14:paraId="25136A39" w14:textId="77777777" w:rsidR="00501F12" w:rsidRPr="00501F12" w:rsidRDefault="00501F12" w:rsidP="00501F12">
      <w:pPr>
        <w:pStyle w:val="EndNoteBibliography"/>
        <w:spacing w:after="0"/>
      </w:pPr>
    </w:p>
    <w:p w14:paraId="220C4AE7" w14:textId="77777777" w:rsidR="00501F12" w:rsidRPr="00501F12" w:rsidRDefault="00501F12" w:rsidP="00501F12">
      <w:pPr>
        <w:pStyle w:val="EndNoteBibliography"/>
      </w:pPr>
      <w:r w:rsidRPr="00501F12">
        <w:t xml:space="preserve">Cocucci, E. and J. Meldolesi (2015). "Ectosomes and exosomes: shedding the confusion between extracellular vesicles." </w:t>
      </w:r>
      <w:r w:rsidRPr="00501F12">
        <w:rPr>
          <w:u w:val="single"/>
        </w:rPr>
        <w:t>Trends in Cell Biology</w:t>
      </w:r>
      <w:r w:rsidRPr="00501F12">
        <w:t xml:space="preserve"> </w:t>
      </w:r>
      <w:r w:rsidRPr="00501F12">
        <w:rPr>
          <w:b/>
        </w:rPr>
        <w:t>25</w:t>
      </w:r>
      <w:r w:rsidRPr="00501F12">
        <w:t>(6): 364-372.</w:t>
      </w:r>
    </w:p>
    <w:p w14:paraId="068BF081" w14:textId="77777777" w:rsidR="00501F12" w:rsidRPr="00501F12" w:rsidRDefault="00501F12" w:rsidP="00501F12">
      <w:pPr>
        <w:pStyle w:val="EndNoteBibliography"/>
        <w:spacing w:after="0"/>
      </w:pPr>
    </w:p>
    <w:p w14:paraId="37549227" w14:textId="77777777" w:rsidR="00501F12" w:rsidRPr="00501F12" w:rsidRDefault="00501F12" w:rsidP="00501F12">
      <w:pPr>
        <w:pStyle w:val="EndNoteBibliography"/>
      </w:pPr>
      <w:r w:rsidRPr="00501F12">
        <w:t xml:space="preserve">Cohen, A. W., T. P. Combs, P. E. Scherer and M. P. Lisanti (2003). "Role of caveolin and caveolae in insulin signaling and diabetes." </w:t>
      </w:r>
      <w:r w:rsidRPr="00501F12">
        <w:rPr>
          <w:u w:val="single"/>
        </w:rPr>
        <w:t>The American journal of physiology</w:t>
      </w:r>
      <w:r w:rsidRPr="00501F12">
        <w:t xml:space="preserve"> </w:t>
      </w:r>
      <w:r w:rsidRPr="00501F12">
        <w:rPr>
          <w:b/>
        </w:rPr>
        <w:t>285</w:t>
      </w:r>
      <w:r w:rsidRPr="00501F12">
        <w:t>(6): E1151.</w:t>
      </w:r>
    </w:p>
    <w:p w14:paraId="03B42A16" w14:textId="77777777" w:rsidR="00501F12" w:rsidRPr="00501F12" w:rsidRDefault="00501F12" w:rsidP="00501F12">
      <w:pPr>
        <w:pStyle w:val="EndNoteBibliography"/>
        <w:spacing w:after="0"/>
      </w:pPr>
    </w:p>
    <w:p w14:paraId="6A0B7CED" w14:textId="77777777" w:rsidR="00501F12" w:rsidRPr="00501F12" w:rsidRDefault="00501F12" w:rsidP="00501F12">
      <w:pPr>
        <w:pStyle w:val="EndNoteBibliography"/>
      </w:pPr>
      <w:r w:rsidRPr="00501F12">
        <w:t xml:space="preserve">Collino, F., M. C. Deregibus, S. Bruno, L. Sterpone, G. Aghemo, L. Viltono, C. Tetta and G. Camussi (2010). "Microvesicles derived from adult human bone marrow and tissue specific mesenchymal stem cells shuttle selected pattern of miRNAs." </w:t>
      </w:r>
      <w:r w:rsidRPr="00501F12">
        <w:rPr>
          <w:u w:val="single"/>
        </w:rPr>
        <w:t>PLoS ONE</w:t>
      </w:r>
      <w:r w:rsidRPr="00501F12">
        <w:t xml:space="preserve"> </w:t>
      </w:r>
      <w:r w:rsidRPr="00501F12">
        <w:rPr>
          <w:b/>
        </w:rPr>
        <w:t>5</w:t>
      </w:r>
      <w:r w:rsidRPr="00501F12">
        <w:t>(7): e11803.</w:t>
      </w:r>
    </w:p>
    <w:p w14:paraId="6C741E99" w14:textId="77777777" w:rsidR="00501F12" w:rsidRPr="00501F12" w:rsidRDefault="00501F12" w:rsidP="00501F12">
      <w:pPr>
        <w:pStyle w:val="EndNoteBibliography"/>
        <w:spacing w:after="0"/>
      </w:pPr>
    </w:p>
    <w:p w14:paraId="7074810B" w14:textId="77777777" w:rsidR="00501F12" w:rsidRPr="00501F12" w:rsidRDefault="00501F12" w:rsidP="00501F12">
      <w:pPr>
        <w:pStyle w:val="EndNoteBibliography"/>
      </w:pPr>
      <w:r w:rsidRPr="00501F12">
        <w:lastRenderedPageBreak/>
        <w:t xml:space="preserve">De Toro, J., L. Herschlik, C. Waldner and C. Mongini (2015). "Emerging roles of exosomes in normal and pathological conditions: new insights for diagnosis and therapeutic applications." </w:t>
      </w:r>
      <w:r w:rsidRPr="00501F12">
        <w:rPr>
          <w:u w:val="single"/>
        </w:rPr>
        <w:t>Front Immunol</w:t>
      </w:r>
      <w:r w:rsidRPr="00501F12">
        <w:t xml:space="preserve"> </w:t>
      </w:r>
      <w:r w:rsidRPr="00501F12">
        <w:rPr>
          <w:b/>
        </w:rPr>
        <w:t>6</w:t>
      </w:r>
      <w:r w:rsidRPr="00501F12">
        <w:t>: 203.</w:t>
      </w:r>
    </w:p>
    <w:p w14:paraId="2AA14330" w14:textId="77777777" w:rsidR="00501F12" w:rsidRPr="00501F12" w:rsidRDefault="00501F12" w:rsidP="00501F12">
      <w:pPr>
        <w:pStyle w:val="EndNoteBibliography"/>
        <w:spacing w:after="0"/>
      </w:pPr>
    </w:p>
    <w:p w14:paraId="24EDDF52" w14:textId="77777777" w:rsidR="00501F12" w:rsidRPr="00501F12" w:rsidRDefault="00501F12" w:rsidP="00501F12">
      <w:pPr>
        <w:pStyle w:val="EndNoteBibliography"/>
      </w:pPr>
      <w:r w:rsidRPr="00501F12">
        <w:t xml:space="preserve">Djuranovic, S., A. Nahvi and R. Green (2012). "miRNA-Mediated Gene Silencing by Translational Repression Followed by mRNA Deadenylation and Decay." </w:t>
      </w:r>
      <w:r w:rsidRPr="00501F12">
        <w:rPr>
          <w:u w:val="single"/>
        </w:rPr>
        <w:t>Science</w:t>
      </w:r>
      <w:r w:rsidRPr="00501F12">
        <w:t xml:space="preserve"> </w:t>
      </w:r>
      <w:r w:rsidRPr="00501F12">
        <w:rPr>
          <w:b/>
        </w:rPr>
        <w:t>336</w:t>
      </w:r>
      <w:r w:rsidRPr="00501F12">
        <w:t>(6078): 237-240.</w:t>
      </w:r>
    </w:p>
    <w:p w14:paraId="29E5D6EC" w14:textId="77777777" w:rsidR="00501F12" w:rsidRPr="00501F12" w:rsidRDefault="00501F12" w:rsidP="00501F12">
      <w:pPr>
        <w:pStyle w:val="EndNoteBibliography"/>
        <w:spacing w:after="0"/>
      </w:pPr>
    </w:p>
    <w:p w14:paraId="1D378E33" w14:textId="77777777" w:rsidR="00501F12" w:rsidRPr="00501F12" w:rsidRDefault="00501F12" w:rsidP="00501F12">
      <w:pPr>
        <w:pStyle w:val="EndNoteBibliography"/>
      </w:pPr>
      <w:r w:rsidRPr="00501F12">
        <w:t xml:space="preserve">Drab, M., P. Verkade, M. Elger, M. Kasper, M. Lohn, B. Lauterbach, J. Menne, C. Lindschau, F. Mende, F. C. Luft, A. Schedl, H. Haller and T. V. Kurzchalia (2001). "Loss of Caveolae, Vascular Dysfunction, and Pulmonary Defects in Caveolin-1 Gene-Disrupted Mice." </w:t>
      </w:r>
      <w:r w:rsidRPr="00501F12">
        <w:rPr>
          <w:u w:val="single"/>
        </w:rPr>
        <w:t>Science</w:t>
      </w:r>
      <w:r w:rsidRPr="00501F12">
        <w:t xml:space="preserve"> </w:t>
      </w:r>
      <w:r w:rsidRPr="00501F12">
        <w:rPr>
          <w:b/>
        </w:rPr>
        <w:t>293</w:t>
      </w:r>
      <w:r w:rsidRPr="00501F12">
        <w:t>(5539): 2449-2452.</w:t>
      </w:r>
    </w:p>
    <w:p w14:paraId="5DEF82C8" w14:textId="77777777" w:rsidR="00501F12" w:rsidRPr="00501F12" w:rsidRDefault="00501F12" w:rsidP="00501F12">
      <w:pPr>
        <w:pStyle w:val="EndNoteBibliography"/>
        <w:spacing w:after="0"/>
      </w:pPr>
    </w:p>
    <w:p w14:paraId="0F9E9F83" w14:textId="77777777" w:rsidR="00501F12" w:rsidRPr="00501F12" w:rsidRDefault="00501F12" w:rsidP="00501F12">
      <w:pPr>
        <w:pStyle w:val="EndNoteBibliography"/>
      </w:pPr>
      <w:r w:rsidRPr="00501F12">
        <w:t xml:space="preserve">Engelman, J. A., X. Zhang, F. Galbiati, D. Volonté, F. Sotgia, R. G. Pestell, C. Minetti, P. E. Scherer, T. Okamoto and M. P. Lisanti (1998). "Molecular Genetics of the Caveolin Gene Family: Implications for Human Cancers, Diabetes, Alzheimer Disease, and Muscular Dystrophy." </w:t>
      </w:r>
      <w:r w:rsidRPr="00501F12">
        <w:rPr>
          <w:u w:val="single"/>
        </w:rPr>
        <w:t>The American Journal of Human Genetics</w:t>
      </w:r>
      <w:r w:rsidRPr="00501F12">
        <w:t xml:space="preserve"> </w:t>
      </w:r>
      <w:r w:rsidRPr="00501F12">
        <w:rPr>
          <w:b/>
        </w:rPr>
        <w:t>63</w:t>
      </w:r>
      <w:r w:rsidRPr="00501F12">
        <w:t>(6): 1578-1587.</w:t>
      </w:r>
    </w:p>
    <w:p w14:paraId="41E43B26" w14:textId="77777777" w:rsidR="00501F12" w:rsidRPr="00501F12" w:rsidRDefault="00501F12" w:rsidP="00501F12">
      <w:pPr>
        <w:pStyle w:val="EndNoteBibliography"/>
        <w:spacing w:after="0"/>
      </w:pPr>
    </w:p>
    <w:p w14:paraId="7F6E4D85" w14:textId="77777777" w:rsidR="00501F12" w:rsidRPr="00501F12" w:rsidRDefault="00501F12" w:rsidP="00501F12">
      <w:pPr>
        <w:pStyle w:val="EndNoteBibliography"/>
      </w:pPr>
      <w:r w:rsidRPr="00501F12">
        <w:t xml:space="preserve">Falcone, G., A. Felsani and I. D’Agnano (2015). "Signaling by exosomal microRNAs in cancer." </w:t>
      </w:r>
      <w:r w:rsidRPr="00501F12">
        <w:rPr>
          <w:u w:val="single"/>
        </w:rPr>
        <w:t>Journal of Experimental &amp; Clinical Cancer Research : CR</w:t>
      </w:r>
      <w:r w:rsidRPr="00501F12">
        <w:t xml:space="preserve"> </w:t>
      </w:r>
      <w:r w:rsidRPr="00501F12">
        <w:rPr>
          <w:b/>
        </w:rPr>
        <w:t>34</w:t>
      </w:r>
      <w:r w:rsidRPr="00501F12">
        <w:t>(1): 32.</w:t>
      </w:r>
    </w:p>
    <w:p w14:paraId="47F8B569" w14:textId="77777777" w:rsidR="00501F12" w:rsidRPr="00501F12" w:rsidRDefault="00501F12" w:rsidP="00501F12">
      <w:pPr>
        <w:pStyle w:val="EndNoteBibliography"/>
        <w:spacing w:after="0"/>
      </w:pPr>
    </w:p>
    <w:p w14:paraId="5200D7F6" w14:textId="77777777" w:rsidR="00501F12" w:rsidRPr="00501F12" w:rsidRDefault="00501F12" w:rsidP="00501F12">
      <w:pPr>
        <w:pStyle w:val="EndNoteBibliography"/>
      </w:pPr>
      <w:r w:rsidRPr="00501F12">
        <w:t xml:space="preserve">Fra, A. M., E. Williamson, K. Simons and R. G. Parton (1995). "De novo formation of caveolae in lymphocytes by expression of VIP21-caveolin." </w:t>
      </w:r>
      <w:r w:rsidRPr="00501F12">
        <w:rPr>
          <w:u w:val="single"/>
        </w:rPr>
        <w:t>Proceedings of the National Academy of Sciences of the United States of America</w:t>
      </w:r>
      <w:r w:rsidRPr="00501F12">
        <w:t xml:space="preserve"> </w:t>
      </w:r>
      <w:r w:rsidRPr="00501F12">
        <w:rPr>
          <w:b/>
        </w:rPr>
        <w:t>92</w:t>
      </w:r>
      <w:r w:rsidRPr="00501F12">
        <w:t>(19): 8655-8659.</w:t>
      </w:r>
    </w:p>
    <w:p w14:paraId="4AA8EAC9" w14:textId="77777777" w:rsidR="00501F12" w:rsidRPr="00501F12" w:rsidRDefault="00501F12" w:rsidP="00501F12">
      <w:pPr>
        <w:pStyle w:val="EndNoteBibliography"/>
        <w:spacing w:after="0"/>
      </w:pPr>
    </w:p>
    <w:p w14:paraId="4E4A5862" w14:textId="77777777" w:rsidR="00501F12" w:rsidRPr="00501F12" w:rsidRDefault="00501F12" w:rsidP="00501F12">
      <w:pPr>
        <w:pStyle w:val="EndNoteBibliography"/>
      </w:pPr>
      <w:r w:rsidRPr="00501F12">
        <w:t xml:space="preserve">Galbiati, F., J. A. Engelman, D. Volonte, X. L. Zhang, C. Minetti, M. Li, H. Harry, Jr., B. Kneitz, W. Edelmann and M. P. Lisanti (2001). "Caveolin-3 Null Mice Show a Loss of Caveolae, Changes in the Microdomain Distribution of the Dystrophin-Glycoprotein Complex, and T-tubule Abnormalities." </w:t>
      </w:r>
      <w:r w:rsidRPr="00501F12">
        <w:rPr>
          <w:u w:val="single"/>
        </w:rPr>
        <w:t>Journal of Biological Chemistry</w:t>
      </w:r>
      <w:r w:rsidRPr="00501F12">
        <w:t xml:space="preserve"> </w:t>
      </w:r>
      <w:r w:rsidRPr="00501F12">
        <w:rPr>
          <w:b/>
        </w:rPr>
        <w:t>276</w:t>
      </w:r>
      <w:r w:rsidRPr="00501F12">
        <w:t>(24): 21425-21433.</w:t>
      </w:r>
    </w:p>
    <w:p w14:paraId="0CE2C834" w14:textId="77777777" w:rsidR="00501F12" w:rsidRPr="00501F12" w:rsidRDefault="00501F12" w:rsidP="00501F12">
      <w:pPr>
        <w:pStyle w:val="EndNoteBibliography"/>
        <w:spacing w:after="0"/>
      </w:pPr>
    </w:p>
    <w:p w14:paraId="1F4B4E24" w14:textId="77777777" w:rsidR="00501F12" w:rsidRPr="00501F12" w:rsidRDefault="00501F12" w:rsidP="00501F12">
      <w:pPr>
        <w:pStyle w:val="EndNoteBibliography"/>
      </w:pPr>
      <w:r w:rsidRPr="00501F12">
        <w:t xml:space="preserve">Gu, H., A.-M. C. Overstreet and Y. Yang (2014). "Exosomes Biogenesis and Potentials in Disease Diagnosis and Drug Delivery." </w:t>
      </w:r>
      <w:r w:rsidRPr="00501F12">
        <w:rPr>
          <w:u w:val="single"/>
        </w:rPr>
        <w:t>Nano LIFE</w:t>
      </w:r>
      <w:r w:rsidRPr="00501F12">
        <w:t xml:space="preserve"> </w:t>
      </w:r>
      <w:r w:rsidRPr="00501F12">
        <w:rPr>
          <w:b/>
        </w:rPr>
        <w:t>04</w:t>
      </w:r>
      <w:r w:rsidRPr="00501F12">
        <w:t>(04): 1441017.</w:t>
      </w:r>
    </w:p>
    <w:p w14:paraId="7EDB19A8" w14:textId="77777777" w:rsidR="00501F12" w:rsidRPr="00501F12" w:rsidRDefault="00501F12" w:rsidP="00501F12">
      <w:pPr>
        <w:pStyle w:val="EndNoteBibliography"/>
        <w:spacing w:after="0"/>
      </w:pPr>
    </w:p>
    <w:p w14:paraId="47A73140" w14:textId="77777777" w:rsidR="00501F12" w:rsidRPr="00501F12" w:rsidRDefault="00501F12" w:rsidP="00501F12">
      <w:pPr>
        <w:pStyle w:val="EndNoteBibliography"/>
      </w:pPr>
      <w:r w:rsidRPr="00501F12">
        <w:t xml:space="preserve">Guo, C. J., X. B. Yang, Y. Y. Wu, L. S. Yang, S. Mi, Z. Y. Liu, K. T. Jia, Y. X. Huang, S. P. Weng, X. Q. Yu and J. G. He (2011). "Involvement of caveolin-1 in the Jak-Stat signaling pathway and infectious spleen and kidney necrosis virus infection in mandarin fish (Siniperca chuatsi)." </w:t>
      </w:r>
      <w:r w:rsidRPr="00501F12">
        <w:rPr>
          <w:u w:val="single"/>
        </w:rPr>
        <w:t>Mol Immunol</w:t>
      </w:r>
      <w:r w:rsidRPr="00501F12">
        <w:t xml:space="preserve"> </w:t>
      </w:r>
      <w:r w:rsidRPr="00501F12">
        <w:rPr>
          <w:b/>
        </w:rPr>
        <w:t>48</w:t>
      </w:r>
      <w:r w:rsidRPr="00501F12">
        <w:t>(8): 992-1000.</w:t>
      </w:r>
    </w:p>
    <w:p w14:paraId="07198DE9" w14:textId="77777777" w:rsidR="00501F12" w:rsidRPr="00501F12" w:rsidRDefault="00501F12" w:rsidP="00501F12">
      <w:pPr>
        <w:pStyle w:val="EndNoteBibliography"/>
        <w:spacing w:after="0"/>
      </w:pPr>
    </w:p>
    <w:p w14:paraId="313103F8" w14:textId="77777777" w:rsidR="00501F12" w:rsidRPr="00501F12" w:rsidRDefault="00501F12" w:rsidP="00501F12">
      <w:pPr>
        <w:pStyle w:val="EndNoteBibliography"/>
      </w:pPr>
      <w:r w:rsidRPr="00501F12">
        <w:t xml:space="preserve">Ha, M. and V. N. Kim (2014). "Regulation of microRNA biogenesis." </w:t>
      </w:r>
      <w:r w:rsidRPr="00501F12">
        <w:rPr>
          <w:u w:val="single"/>
        </w:rPr>
        <w:t>Nat Rev Mol Cell Biol</w:t>
      </w:r>
      <w:r w:rsidRPr="00501F12">
        <w:t xml:space="preserve"> </w:t>
      </w:r>
      <w:r w:rsidRPr="00501F12">
        <w:rPr>
          <w:b/>
        </w:rPr>
        <w:t>15</w:t>
      </w:r>
      <w:r w:rsidRPr="00501F12">
        <w:t>(8): 509-524.</w:t>
      </w:r>
    </w:p>
    <w:p w14:paraId="70FF3CD8" w14:textId="77777777" w:rsidR="00501F12" w:rsidRPr="00501F12" w:rsidRDefault="00501F12" w:rsidP="00501F12">
      <w:pPr>
        <w:pStyle w:val="EndNoteBibliography"/>
        <w:spacing w:after="0"/>
      </w:pPr>
    </w:p>
    <w:p w14:paraId="4FAED990" w14:textId="77777777" w:rsidR="00501F12" w:rsidRPr="00501F12" w:rsidRDefault="00501F12" w:rsidP="00501F12">
      <w:pPr>
        <w:pStyle w:val="EndNoteBibliography"/>
      </w:pPr>
      <w:r w:rsidRPr="00501F12">
        <w:t xml:space="preserve">Hannafon, B. N. and W.-Q. Ding (2013). "Intercellular Communication by Exosome-Derived microRNAs in Cancer." </w:t>
      </w:r>
      <w:r w:rsidRPr="00501F12">
        <w:rPr>
          <w:u w:val="single"/>
        </w:rPr>
        <w:t>International Journal of Molecular Sciences</w:t>
      </w:r>
      <w:r w:rsidRPr="00501F12">
        <w:t xml:space="preserve"> </w:t>
      </w:r>
      <w:r w:rsidRPr="00501F12">
        <w:rPr>
          <w:b/>
        </w:rPr>
        <w:t>14</w:t>
      </w:r>
      <w:r w:rsidRPr="00501F12">
        <w:t>(7): 14240-14269.</w:t>
      </w:r>
    </w:p>
    <w:p w14:paraId="2106F99A" w14:textId="77777777" w:rsidR="00501F12" w:rsidRPr="00501F12" w:rsidRDefault="00501F12" w:rsidP="00501F12">
      <w:pPr>
        <w:pStyle w:val="EndNoteBibliography"/>
        <w:spacing w:after="0"/>
      </w:pPr>
    </w:p>
    <w:p w14:paraId="42FE6780" w14:textId="77777777" w:rsidR="00501F12" w:rsidRPr="00501F12" w:rsidRDefault="00501F12" w:rsidP="00501F12">
      <w:pPr>
        <w:pStyle w:val="EndNoteBibliography"/>
      </w:pPr>
      <w:r w:rsidRPr="00501F12">
        <w:t xml:space="preserve">Hashimoto, Y., Y. Akiyama and Y. Yuasa (2013). "Multiple-to-multiple relationships between microRNAs and target genes in gastric cancer." </w:t>
      </w:r>
      <w:r w:rsidRPr="00501F12">
        <w:rPr>
          <w:u w:val="single"/>
        </w:rPr>
        <w:t>PLoS ONE</w:t>
      </w:r>
      <w:r w:rsidRPr="00501F12">
        <w:t xml:space="preserve"> </w:t>
      </w:r>
      <w:r w:rsidRPr="00501F12">
        <w:rPr>
          <w:b/>
        </w:rPr>
        <w:t>8</w:t>
      </w:r>
      <w:r w:rsidRPr="00501F12">
        <w:t>(5): e62589.</w:t>
      </w:r>
    </w:p>
    <w:p w14:paraId="794F7DF3" w14:textId="77777777" w:rsidR="00501F12" w:rsidRPr="00501F12" w:rsidRDefault="00501F12" w:rsidP="00501F12">
      <w:pPr>
        <w:pStyle w:val="EndNoteBibliography"/>
        <w:spacing w:after="0"/>
      </w:pPr>
    </w:p>
    <w:p w14:paraId="57EE50B4" w14:textId="77777777" w:rsidR="00501F12" w:rsidRPr="00501F12" w:rsidRDefault="00501F12" w:rsidP="00501F12">
      <w:pPr>
        <w:pStyle w:val="EndNoteBibliography"/>
      </w:pPr>
      <w:r w:rsidRPr="00501F12">
        <w:lastRenderedPageBreak/>
        <w:t xml:space="preserve">Hill, M. M., M. Bastiani, R. Luetterforst, M. Kirkham, A. Kirkham, S. J. Nixon, P. Walser, D. Abankwa, V. M. J. Oorschot, S. Martin, J. F. Hancock and R. G. Parton (2008). "PTRF-Cavin, a Conserved Cytoplasmic Protein Required for Caveola Formation and Function." </w:t>
      </w:r>
      <w:r w:rsidRPr="00501F12">
        <w:rPr>
          <w:u w:val="single"/>
        </w:rPr>
        <w:t>Cell</w:t>
      </w:r>
      <w:r w:rsidRPr="00501F12">
        <w:t xml:space="preserve"> </w:t>
      </w:r>
      <w:r w:rsidRPr="00501F12">
        <w:rPr>
          <w:b/>
        </w:rPr>
        <w:t>132</w:t>
      </w:r>
      <w:r w:rsidRPr="00501F12">
        <w:t>(1): 113-124.</w:t>
      </w:r>
    </w:p>
    <w:p w14:paraId="10CF14C9" w14:textId="77777777" w:rsidR="00501F12" w:rsidRPr="00501F12" w:rsidRDefault="00501F12" w:rsidP="00501F12">
      <w:pPr>
        <w:pStyle w:val="EndNoteBibliography"/>
        <w:spacing w:after="0"/>
      </w:pPr>
    </w:p>
    <w:p w14:paraId="43D4CD5F" w14:textId="77777777" w:rsidR="00501F12" w:rsidRPr="00501F12" w:rsidRDefault="00501F12" w:rsidP="00501F12">
      <w:pPr>
        <w:pStyle w:val="EndNoteBibliography"/>
      </w:pPr>
      <w:r w:rsidRPr="00501F12">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501F12">
        <w:rPr>
          <w:u w:val="single"/>
        </w:rPr>
        <w:t>J Extracell Vesicles</w:t>
      </w:r>
      <w:r w:rsidRPr="00501F12">
        <w:t xml:space="preserve"> </w:t>
      </w:r>
      <w:r w:rsidRPr="00501F12">
        <w:rPr>
          <w:b/>
        </w:rPr>
        <w:t>3</w:t>
      </w:r>
      <w:r w:rsidRPr="00501F12">
        <w:t>.</w:t>
      </w:r>
    </w:p>
    <w:p w14:paraId="4802741F" w14:textId="77777777" w:rsidR="00501F12" w:rsidRPr="00501F12" w:rsidRDefault="00501F12" w:rsidP="00501F12">
      <w:pPr>
        <w:pStyle w:val="EndNoteBibliography"/>
        <w:spacing w:after="0"/>
      </w:pPr>
    </w:p>
    <w:p w14:paraId="372390AC" w14:textId="77777777" w:rsidR="00501F12" w:rsidRPr="00501F12" w:rsidRDefault="00501F12" w:rsidP="00501F12">
      <w:pPr>
        <w:pStyle w:val="EndNoteBibliography"/>
      </w:pPr>
      <w:r w:rsidRPr="00501F12">
        <w:t xml:space="preserve">Inder, K. L., Y. Z. Zheng, M. J. Davis, H. Moon, D. Loo, H. Nguyen, J. A. Clements, R. G. Parton, L. J. Foster and M. M. Hill (2012). "Expression of PTRF in PC-3 Cells modulates cholesterol dynamics and the actin cytoskeleton impacting secretion pathways." </w:t>
      </w:r>
      <w:r w:rsidRPr="00501F12">
        <w:rPr>
          <w:u w:val="single"/>
        </w:rPr>
        <w:t>Mol Cell Proteomics</w:t>
      </w:r>
      <w:r w:rsidRPr="00501F12">
        <w:t xml:space="preserve"> </w:t>
      </w:r>
      <w:r w:rsidRPr="00501F12">
        <w:rPr>
          <w:b/>
        </w:rPr>
        <w:t>11</w:t>
      </w:r>
      <w:r w:rsidRPr="00501F12">
        <w:t>(2): M111.012245.</w:t>
      </w:r>
    </w:p>
    <w:p w14:paraId="2D601162" w14:textId="77777777" w:rsidR="00501F12" w:rsidRPr="00501F12" w:rsidRDefault="00501F12" w:rsidP="00501F12">
      <w:pPr>
        <w:pStyle w:val="EndNoteBibliography"/>
        <w:spacing w:after="0"/>
      </w:pPr>
    </w:p>
    <w:p w14:paraId="099DA16E" w14:textId="77777777" w:rsidR="00501F12" w:rsidRPr="00501F12" w:rsidRDefault="00501F12" w:rsidP="00501F12">
      <w:pPr>
        <w:pStyle w:val="EndNoteBibliography"/>
      </w:pPr>
      <w:r w:rsidRPr="00501F12">
        <w:t xml:space="preserve">Lang, T., D. Bruns, D. Wenzel, D. Riedel, P. Holroyd, C. Thiele and R. Jahn (2001). "SNAREs are concentrated in cholesterol-dependent clusters that define docking and fusion sites for exocytosis." </w:t>
      </w:r>
      <w:r w:rsidRPr="00501F12">
        <w:rPr>
          <w:u w:val="single"/>
        </w:rPr>
        <w:t>The EMBO Journal</w:t>
      </w:r>
      <w:r w:rsidRPr="00501F12">
        <w:t xml:space="preserve"> </w:t>
      </w:r>
      <w:r w:rsidRPr="00501F12">
        <w:rPr>
          <w:b/>
        </w:rPr>
        <w:t>20</w:t>
      </w:r>
      <w:r w:rsidRPr="00501F12">
        <w:t>(9): 2202-2213.</w:t>
      </w:r>
    </w:p>
    <w:p w14:paraId="538ECAAA" w14:textId="77777777" w:rsidR="00501F12" w:rsidRPr="00501F12" w:rsidRDefault="00501F12" w:rsidP="00501F12">
      <w:pPr>
        <w:pStyle w:val="EndNoteBibliography"/>
        <w:spacing w:after="0"/>
      </w:pPr>
    </w:p>
    <w:p w14:paraId="1C0A7B19" w14:textId="77777777" w:rsidR="00501F12" w:rsidRPr="00501F12" w:rsidRDefault="00501F12" w:rsidP="00501F12">
      <w:pPr>
        <w:pStyle w:val="EndNoteBibliography"/>
      </w:pPr>
      <w:r w:rsidRPr="00501F12">
        <w:t xml:space="preserve">Leyt, J., N. Melamed-Book, J. P. Vaerman, S. Cohen, A. M. Weiss and B. Aroeti (2007). "Cholesterol-sensitive modulation of transcytosis." </w:t>
      </w:r>
      <w:r w:rsidRPr="00501F12">
        <w:rPr>
          <w:u w:val="single"/>
        </w:rPr>
        <w:t>Mol Biol Cell</w:t>
      </w:r>
      <w:r w:rsidRPr="00501F12">
        <w:t xml:space="preserve"> </w:t>
      </w:r>
      <w:r w:rsidRPr="00501F12">
        <w:rPr>
          <w:b/>
        </w:rPr>
        <w:t>18</w:t>
      </w:r>
      <w:r w:rsidRPr="00501F12">
        <w:t>(6): 2057-2071.</w:t>
      </w:r>
    </w:p>
    <w:p w14:paraId="66EBDE4D" w14:textId="77777777" w:rsidR="00501F12" w:rsidRPr="00501F12" w:rsidRDefault="00501F12" w:rsidP="00501F12">
      <w:pPr>
        <w:pStyle w:val="EndNoteBibliography"/>
        <w:spacing w:after="0"/>
      </w:pPr>
    </w:p>
    <w:p w14:paraId="44164DA6" w14:textId="77777777" w:rsidR="00501F12" w:rsidRPr="00501F12" w:rsidRDefault="00501F12" w:rsidP="00501F12">
      <w:pPr>
        <w:pStyle w:val="EndNoteBibliography"/>
      </w:pPr>
      <w:r w:rsidRPr="00501F12">
        <w:t xml:space="preserve">Love, M. I., W. Huber and S. Anders (2014). "Moderated estimation of fold change and dispersion for RNA-seq data with DESeq2." </w:t>
      </w:r>
      <w:r w:rsidRPr="00501F12">
        <w:rPr>
          <w:u w:val="single"/>
        </w:rPr>
        <w:t>Genome Biology</w:t>
      </w:r>
      <w:r w:rsidRPr="00501F12">
        <w:t xml:space="preserve"> </w:t>
      </w:r>
      <w:r w:rsidRPr="00501F12">
        <w:rPr>
          <w:b/>
        </w:rPr>
        <w:t>15</w:t>
      </w:r>
      <w:r w:rsidRPr="00501F12">
        <w:t>(12): 1-21.</w:t>
      </w:r>
    </w:p>
    <w:p w14:paraId="7203357F" w14:textId="77777777" w:rsidR="00501F12" w:rsidRPr="00501F12" w:rsidRDefault="00501F12" w:rsidP="00501F12">
      <w:pPr>
        <w:pStyle w:val="EndNoteBibliography"/>
        <w:spacing w:after="0"/>
      </w:pPr>
    </w:p>
    <w:p w14:paraId="23B50A63" w14:textId="77777777" w:rsidR="00501F12" w:rsidRPr="00501F12" w:rsidRDefault="00501F12" w:rsidP="00501F12">
      <w:pPr>
        <w:pStyle w:val="EndNoteBibliography"/>
      </w:pPr>
      <w:r w:rsidRPr="00501F12">
        <w:t xml:space="preserve">Minciacchi, V. R., M. R. Freeman and D. Di Vizio (2015). "Extracellular Vesicles in Cancer: Exosomes, Microvesicles and the Emerging Role of Large Oncosomes." </w:t>
      </w:r>
      <w:r w:rsidRPr="00501F12">
        <w:rPr>
          <w:u w:val="single"/>
        </w:rPr>
        <w:t>Seminars in cell &amp; developmental biology</w:t>
      </w:r>
      <w:r w:rsidRPr="00501F12">
        <w:t xml:space="preserve"> </w:t>
      </w:r>
      <w:r w:rsidRPr="00501F12">
        <w:rPr>
          <w:b/>
        </w:rPr>
        <w:t>40</w:t>
      </w:r>
      <w:r w:rsidRPr="00501F12">
        <w:t>: 41-51.</w:t>
      </w:r>
    </w:p>
    <w:p w14:paraId="359064DB" w14:textId="77777777" w:rsidR="00501F12" w:rsidRPr="00501F12" w:rsidRDefault="00501F12" w:rsidP="00501F12">
      <w:pPr>
        <w:pStyle w:val="EndNoteBibliography"/>
        <w:spacing w:after="0"/>
      </w:pPr>
    </w:p>
    <w:p w14:paraId="44C05ED3" w14:textId="77777777" w:rsidR="00501F12" w:rsidRPr="00501F12" w:rsidRDefault="00501F12" w:rsidP="00501F12">
      <w:pPr>
        <w:pStyle w:val="EndNoteBibliography"/>
      </w:pPr>
      <w:r w:rsidRPr="00501F12">
        <w:t xml:space="preserve">Moon, H., C. S. Lee, K. L. Inder, S. Sharma, E. Choi, D. M. Black, K. A. Le Cao, C. Winterford, J. I. Coward, M. T. Ling, D. J. Craik, R. G. Parton, P. J. Russell and M. M. Hill (2014). "PTRF/cavin-1 neutralizes non-caveolar caveolin-1 microdomains in prostate cancer." </w:t>
      </w:r>
      <w:r w:rsidRPr="00501F12">
        <w:rPr>
          <w:u w:val="single"/>
        </w:rPr>
        <w:t>Oncogene</w:t>
      </w:r>
      <w:r w:rsidRPr="00501F12">
        <w:t xml:space="preserve"> </w:t>
      </w:r>
      <w:r w:rsidRPr="00501F12">
        <w:rPr>
          <w:b/>
        </w:rPr>
        <w:t>33</w:t>
      </w:r>
      <w:r w:rsidRPr="00501F12">
        <w:t>(27): 3561-3570.</w:t>
      </w:r>
    </w:p>
    <w:p w14:paraId="33E677B5" w14:textId="77777777" w:rsidR="00501F12" w:rsidRPr="00501F12" w:rsidRDefault="00501F12" w:rsidP="00501F12">
      <w:pPr>
        <w:pStyle w:val="EndNoteBibliography"/>
        <w:spacing w:after="0"/>
      </w:pPr>
    </w:p>
    <w:p w14:paraId="1725749E" w14:textId="77777777" w:rsidR="00501F12" w:rsidRPr="00501F12" w:rsidRDefault="00501F12" w:rsidP="00501F12">
      <w:pPr>
        <w:pStyle w:val="EndNoteBibliography"/>
      </w:pPr>
      <w:r w:rsidRPr="00501F12">
        <w:t xml:space="preserve">Mulcahy, L. A., R. C. Pink and D. R. F. Carter (2014). "Routes and mechanisms of extracellular vesicle uptake." </w:t>
      </w:r>
      <w:r w:rsidRPr="00501F12">
        <w:rPr>
          <w:u w:val="single"/>
        </w:rPr>
        <w:t>2014</w:t>
      </w:r>
      <w:r w:rsidRPr="00501F12">
        <w:t>.</w:t>
      </w:r>
    </w:p>
    <w:p w14:paraId="3D580F8C" w14:textId="77777777" w:rsidR="00501F12" w:rsidRPr="00501F12" w:rsidRDefault="00501F12" w:rsidP="00501F12">
      <w:pPr>
        <w:pStyle w:val="EndNoteBibliography"/>
        <w:spacing w:after="0"/>
      </w:pPr>
    </w:p>
    <w:p w14:paraId="3F4EB520" w14:textId="77777777" w:rsidR="00501F12" w:rsidRPr="00501F12" w:rsidRDefault="00501F12" w:rsidP="00501F12">
      <w:pPr>
        <w:pStyle w:val="EndNoteBibliography"/>
      </w:pPr>
      <w:r w:rsidRPr="00501F12">
        <w:t xml:space="preserve">Phuyal, S., N. P. Hessvik, T. Skotland, K. Sandvig and A. Llorente (2014). "Regulation of exosome release by glycosphingolipids and flotillins." </w:t>
      </w:r>
      <w:r w:rsidRPr="00501F12">
        <w:rPr>
          <w:u w:val="single"/>
        </w:rPr>
        <w:t>FEBS Journal</w:t>
      </w:r>
      <w:r w:rsidRPr="00501F12">
        <w:t xml:space="preserve"> </w:t>
      </w:r>
      <w:r w:rsidRPr="00501F12">
        <w:rPr>
          <w:b/>
        </w:rPr>
        <w:t>281</w:t>
      </w:r>
      <w:r w:rsidRPr="00501F12">
        <w:t>(9): 2214-2227.</w:t>
      </w:r>
    </w:p>
    <w:p w14:paraId="69955EDC" w14:textId="77777777" w:rsidR="00501F12" w:rsidRPr="00501F12" w:rsidRDefault="00501F12" w:rsidP="00501F12">
      <w:pPr>
        <w:pStyle w:val="EndNoteBibliography"/>
        <w:spacing w:after="0"/>
      </w:pPr>
    </w:p>
    <w:p w14:paraId="56180F70" w14:textId="77777777" w:rsidR="00501F12" w:rsidRPr="00501F12" w:rsidRDefault="00501F12" w:rsidP="00501F12">
      <w:pPr>
        <w:pStyle w:val="EndNoteBibliography"/>
      </w:pPr>
      <w:r w:rsidRPr="00501F12">
        <w:t xml:space="preserve">Rajendran, L., J. Bali, M. M. Barr, F. A. Court, E.-M. Krämer-Albers, F. Picou, G. Raposo, K. E. van der Vos, G. van Niel, J. Wang and X. O. Breakefield (2014). "Emerging Roles of Extracellular Vesicles in the Nervous System." </w:t>
      </w:r>
      <w:r w:rsidRPr="00501F12">
        <w:rPr>
          <w:u w:val="single"/>
        </w:rPr>
        <w:t>The Journal of Neuroscience</w:t>
      </w:r>
      <w:r w:rsidRPr="00501F12">
        <w:t xml:space="preserve"> </w:t>
      </w:r>
      <w:r w:rsidRPr="00501F12">
        <w:rPr>
          <w:b/>
        </w:rPr>
        <w:t>34</w:t>
      </w:r>
      <w:r w:rsidRPr="00501F12">
        <w:t>(46): 15482-15489.</w:t>
      </w:r>
    </w:p>
    <w:p w14:paraId="67E1EDF9" w14:textId="77777777" w:rsidR="00501F12" w:rsidRPr="00501F12" w:rsidRDefault="00501F12" w:rsidP="00501F12">
      <w:pPr>
        <w:pStyle w:val="EndNoteBibliography"/>
        <w:spacing w:after="0"/>
      </w:pPr>
    </w:p>
    <w:p w14:paraId="7052842C" w14:textId="77777777" w:rsidR="00501F12" w:rsidRPr="00501F12" w:rsidRDefault="00501F12" w:rsidP="00501F12">
      <w:pPr>
        <w:pStyle w:val="EndNoteBibliography"/>
      </w:pPr>
      <w:r w:rsidRPr="00501F12">
        <w:t xml:space="preserve">Razani, B., J. A. Engelman, X. B. Wang, W. Schubert, X. L. Zhang, C. B. Marks, F. Macaluso, R. G. Russell, M. Li, R. G. Pestell, D. D. Vizio, H. Harry, Jr., B. Kneitz, G. Lagaud, G. J. Christ, W. Edelmann and M. P. Lisanti (2001). "Caveolin-1 Null Mice Are Viable but Show Evidence of Hyperproliferative and Vascular Abnormalities." </w:t>
      </w:r>
      <w:r w:rsidRPr="00501F12">
        <w:rPr>
          <w:u w:val="single"/>
        </w:rPr>
        <w:t>Journal of Biological Chemistry</w:t>
      </w:r>
      <w:r w:rsidRPr="00501F12">
        <w:t xml:space="preserve"> </w:t>
      </w:r>
      <w:r w:rsidRPr="00501F12">
        <w:rPr>
          <w:b/>
        </w:rPr>
        <w:t>276</w:t>
      </w:r>
      <w:r w:rsidRPr="00501F12">
        <w:t>(41): 38121-38138.</w:t>
      </w:r>
    </w:p>
    <w:p w14:paraId="7059521E" w14:textId="77777777" w:rsidR="00501F12" w:rsidRPr="00501F12" w:rsidRDefault="00501F12" w:rsidP="00501F12">
      <w:pPr>
        <w:pStyle w:val="EndNoteBibliography"/>
        <w:spacing w:after="0"/>
      </w:pPr>
    </w:p>
    <w:p w14:paraId="3A8D2663" w14:textId="77777777" w:rsidR="00501F12" w:rsidRPr="00501F12" w:rsidRDefault="00501F12" w:rsidP="00501F12">
      <w:pPr>
        <w:pStyle w:val="EndNoteBibliography"/>
      </w:pPr>
      <w:r w:rsidRPr="00501F12">
        <w:t xml:space="preserve">Robbins, P. D. and A. E. Morelli (2014). "Regulation of immune responses by extracellular vesicles." </w:t>
      </w:r>
      <w:r w:rsidRPr="00501F12">
        <w:rPr>
          <w:u w:val="single"/>
        </w:rPr>
        <w:t>Nat Rev Immunol</w:t>
      </w:r>
      <w:r w:rsidRPr="00501F12">
        <w:t xml:space="preserve"> </w:t>
      </w:r>
      <w:r w:rsidRPr="00501F12">
        <w:rPr>
          <w:b/>
        </w:rPr>
        <w:t>14</w:t>
      </w:r>
      <w:r w:rsidRPr="00501F12">
        <w:t>(3): 195-208.</w:t>
      </w:r>
    </w:p>
    <w:p w14:paraId="148302A3" w14:textId="77777777" w:rsidR="00501F12" w:rsidRPr="00501F12" w:rsidRDefault="00501F12" w:rsidP="00501F12">
      <w:pPr>
        <w:pStyle w:val="EndNoteBibliography"/>
        <w:spacing w:after="0"/>
      </w:pPr>
    </w:p>
    <w:p w14:paraId="0B335E8B" w14:textId="77777777" w:rsidR="00501F12" w:rsidRPr="00501F12" w:rsidRDefault="00501F12" w:rsidP="00501F12">
      <w:pPr>
        <w:pStyle w:val="EndNoteBibliography"/>
      </w:pPr>
      <w:r w:rsidRPr="00501F12">
        <w:t xml:space="preserve">Robinson, M. D., D. J. McCarthy and G. K. Smyth (2009). "edgeR: a Bioconductor package for differential expression analysis of digital gene expression data." </w:t>
      </w:r>
      <w:r w:rsidRPr="00501F12">
        <w:rPr>
          <w:u w:val="single"/>
        </w:rPr>
        <w:t>Bioinformatics</w:t>
      </w:r>
      <w:r w:rsidRPr="00501F12">
        <w:t xml:space="preserve"> </w:t>
      </w:r>
      <w:r w:rsidRPr="00501F12">
        <w:rPr>
          <w:b/>
        </w:rPr>
        <w:t>26</w:t>
      </w:r>
      <w:r w:rsidRPr="00501F12">
        <w:t>.</w:t>
      </w:r>
    </w:p>
    <w:p w14:paraId="48A3CC75" w14:textId="77777777" w:rsidR="00501F12" w:rsidRPr="00501F12" w:rsidRDefault="00501F12" w:rsidP="00501F12">
      <w:pPr>
        <w:pStyle w:val="EndNoteBibliography"/>
        <w:spacing w:after="0"/>
      </w:pPr>
    </w:p>
    <w:p w14:paraId="241A2E4B" w14:textId="77777777" w:rsidR="00501F12" w:rsidRPr="00501F12" w:rsidRDefault="00501F12" w:rsidP="00501F12">
      <w:pPr>
        <w:pStyle w:val="EndNoteBibliography"/>
      </w:pPr>
      <w:r w:rsidRPr="00501F12">
        <w:t xml:space="preserve">Simons, K. and K. Simons (2002). "Cholesterol, lipid rafts, and disease." </w:t>
      </w:r>
      <w:r w:rsidRPr="00501F12">
        <w:rPr>
          <w:u w:val="single"/>
        </w:rPr>
        <w:t>The Journal of clinical investigation</w:t>
      </w:r>
      <w:r w:rsidRPr="00501F12">
        <w:t xml:space="preserve"> </w:t>
      </w:r>
      <w:r w:rsidRPr="00501F12">
        <w:rPr>
          <w:b/>
        </w:rPr>
        <w:t>110</w:t>
      </w:r>
      <w:r w:rsidRPr="00501F12">
        <w:t>(5): 597-603.</w:t>
      </w:r>
    </w:p>
    <w:p w14:paraId="045CDB11" w14:textId="77777777" w:rsidR="00501F12" w:rsidRPr="00501F12" w:rsidRDefault="00501F12" w:rsidP="00501F12">
      <w:pPr>
        <w:pStyle w:val="EndNoteBibliography"/>
        <w:spacing w:after="0"/>
      </w:pPr>
    </w:p>
    <w:p w14:paraId="76B0FD42" w14:textId="77777777" w:rsidR="00501F12" w:rsidRPr="00501F12" w:rsidRDefault="00501F12" w:rsidP="00501F12">
      <w:pPr>
        <w:pStyle w:val="EndNoteBibliography"/>
      </w:pPr>
      <w:r w:rsidRPr="00501F12">
        <w:t xml:space="preserve">Sinha, S. (2006). "On counting position weight matrix matches in a sequence, with application to discriminative motif finding." </w:t>
      </w:r>
      <w:r w:rsidRPr="00501F12">
        <w:rPr>
          <w:u w:val="single"/>
        </w:rPr>
        <w:t>Bioinformatics</w:t>
      </w:r>
      <w:r w:rsidRPr="00501F12">
        <w:t xml:space="preserve"> </w:t>
      </w:r>
      <w:r w:rsidRPr="00501F12">
        <w:rPr>
          <w:b/>
        </w:rPr>
        <w:t>22</w:t>
      </w:r>
      <w:r w:rsidRPr="00501F12">
        <w:t>(14): e454-e463.</w:t>
      </w:r>
    </w:p>
    <w:p w14:paraId="78803E12" w14:textId="77777777" w:rsidR="00501F12" w:rsidRPr="00501F12" w:rsidRDefault="00501F12" w:rsidP="00501F12">
      <w:pPr>
        <w:pStyle w:val="EndNoteBibliography"/>
        <w:spacing w:after="0"/>
      </w:pPr>
    </w:p>
    <w:p w14:paraId="25ECD050" w14:textId="77777777" w:rsidR="00501F12" w:rsidRPr="00501F12" w:rsidRDefault="00501F12" w:rsidP="00501F12">
      <w:pPr>
        <w:pStyle w:val="EndNoteBibliography"/>
      </w:pPr>
      <w:r w:rsidRPr="00501F12">
        <w:t xml:space="preserve">Skog, J., T. Wurdinger, S. van Rijn, D. H. Meijer, L. Gainche, W. T. Curry, B. S. Carter, A. M. Krichevsky and X. O. Breakefield (2008). "Glioblastoma microvesicles transport RNA and proteins that promote tumour growth and provide diagnostic biomarkers." </w:t>
      </w:r>
      <w:r w:rsidRPr="00501F12">
        <w:rPr>
          <w:u w:val="single"/>
        </w:rPr>
        <w:t>Nat Cell Biol</w:t>
      </w:r>
      <w:r w:rsidRPr="00501F12">
        <w:t xml:space="preserve"> </w:t>
      </w:r>
      <w:r w:rsidRPr="00501F12">
        <w:rPr>
          <w:b/>
        </w:rPr>
        <w:t>10</w:t>
      </w:r>
      <w:r w:rsidRPr="00501F12">
        <w:t>(12): 1470-1476.</w:t>
      </w:r>
    </w:p>
    <w:p w14:paraId="69E3DDDD" w14:textId="77777777" w:rsidR="00501F12" w:rsidRPr="00501F12" w:rsidRDefault="00501F12" w:rsidP="00501F12">
      <w:pPr>
        <w:pStyle w:val="EndNoteBibliography"/>
        <w:spacing w:after="0"/>
      </w:pPr>
    </w:p>
    <w:p w14:paraId="3D2D23E6" w14:textId="77777777" w:rsidR="00501F12" w:rsidRPr="00501F12" w:rsidRDefault="00501F12" w:rsidP="00501F12">
      <w:pPr>
        <w:pStyle w:val="EndNoteBibliography"/>
      </w:pPr>
      <w:r w:rsidRPr="00501F12">
        <w:t xml:space="preserve">Smart, E. J., Y.-s. Ying, W. C. Donzell and R. G. W. Anderson (1996). "A Role for Caveolin in Transport of Cholesterol from Endoplasmic Reticulum to Plasma Membrane." </w:t>
      </w:r>
      <w:r w:rsidRPr="00501F12">
        <w:rPr>
          <w:u w:val="single"/>
        </w:rPr>
        <w:t>Journal of Biological Chemistry</w:t>
      </w:r>
      <w:r w:rsidRPr="00501F12">
        <w:t xml:space="preserve"> </w:t>
      </w:r>
      <w:r w:rsidRPr="00501F12">
        <w:rPr>
          <w:b/>
        </w:rPr>
        <w:t>271</w:t>
      </w:r>
      <w:r w:rsidRPr="00501F12">
        <w:t>(46): 29427-29435.</w:t>
      </w:r>
    </w:p>
    <w:p w14:paraId="7732B809" w14:textId="77777777" w:rsidR="00501F12" w:rsidRPr="00501F12" w:rsidRDefault="00501F12" w:rsidP="00501F12">
      <w:pPr>
        <w:pStyle w:val="EndNoteBibliography"/>
        <w:spacing w:after="0"/>
      </w:pPr>
    </w:p>
    <w:p w14:paraId="61134241" w14:textId="77777777" w:rsidR="00501F12" w:rsidRPr="00501F12" w:rsidRDefault="00501F12" w:rsidP="00501F12">
      <w:pPr>
        <w:pStyle w:val="EndNoteBibliography"/>
      </w:pPr>
      <w:r w:rsidRPr="00501F12">
        <w:t xml:space="preserve">Stoorvogel, W. (2015). "Resolving sorting mechanisms into exosomes." </w:t>
      </w:r>
      <w:r w:rsidRPr="00501F12">
        <w:rPr>
          <w:u w:val="single"/>
        </w:rPr>
        <w:t>Cell Res</w:t>
      </w:r>
      <w:r w:rsidRPr="00501F12">
        <w:t xml:space="preserve"> </w:t>
      </w:r>
      <w:r w:rsidRPr="00501F12">
        <w:rPr>
          <w:b/>
        </w:rPr>
        <w:t>25</w:t>
      </w:r>
      <w:r w:rsidRPr="00501F12">
        <w:t>(5): 531-532.</w:t>
      </w:r>
    </w:p>
    <w:p w14:paraId="7D3C424A" w14:textId="77777777" w:rsidR="00501F12" w:rsidRPr="00501F12" w:rsidRDefault="00501F12" w:rsidP="00501F12">
      <w:pPr>
        <w:pStyle w:val="EndNoteBibliography"/>
        <w:spacing w:after="0"/>
      </w:pPr>
    </w:p>
    <w:p w14:paraId="58CB255A" w14:textId="77777777" w:rsidR="00501F12" w:rsidRPr="00501F12" w:rsidRDefault="00501F12" w:rsidP="00501F12">
      <w:pPr>
        <w:pStyle w:val="EndNoteBibliography"/>
      </w:pPr>
      <w:r w:rsidRPr="00501F12">
        <w:t xml:space="preserve">Stormo, G. D. (2010). "Motif discovery using expectation maximization and Gibbs' sampling." </w:t>
      </w:r>
      <w:r w:rsidRPr="00501F12">
        <w:rPr>
          <w:u w:val="single"/>
        </w:rPr>
        <w:t>Methods in molecular biology (Clifton, N.J.)</w:t>
      </w:r>
      <w:r w:rsidRPr="00501F12">
        <w:t xml:space="preserve"> </w:t>
      </w:r>
      <w:r w:rsidRPr="00501F12">
        <w:rPr>
          <w:b/>
        </w:rPr>
        <w:t>674</w:t>
      </w:r>
      <w:r w:rsidRPr="00501F12">
        <w:t>: 85-95.</w:t>
      </w:r>
    </w:p>
    <w:p w14:paraId="2DB9F13B" w14:textId="77777777" w:rsidR="00501F12" w:rsidRPr="00501F12" w:rsidRDefault="00501F12" w:rsidP="00501F12">
      <w:pPr>
        <w:pStyle w:val="EndNoteBibliography"/>
        <w:spacing w:after="0"/>
      </w:pPr>
    </w:p>
    <w:p w14:paraId="11507AAC" w14:textId="77777777" w:rsidR="00501F12" w:rsidRPr="00501F12" w:rsidRDefault="00501F12" w:rsidP="00501F12">
      <w:pPr>
        <w:pStyle w:val="EndNoteBibliography"/>
      </w:pPr>
      <w:r w:rsidRPr="00501F12">
        <w:t xml:space="preserve">Trajkovic, K., C. Hsu, S. Chiantia, L. Rajendran, D. Wenzel, F. Wieland, P. Schwille, Br, xfc, B. gger and M. Simons (2008). "Ceramide Triggers Budding of Exosome Vesicles into Multivesicular Endosomes." </w:t>
      </w:r>
      <w:r w:rsidRPr="00501F12">
        <w:rPr>
          <w:u w:val="single"/>
        </w:rPr>
        <w:t>Science</w:t>
      </w:r>
      <w:r w:rsidRPr="00501F12">
        <w:t xml:space="preserve"> </w:t>
      </w:r>
      <w:r w:rsidRPr="00501F12">
        <w:rPr>
          <w:b/>
        </w:rPr>
        <w:t>319</w:t>
      </w:r>
      <w:r w:rsidRPr="00501F12">
        <w:t>(5867): 1244-1247.</w:t>
      </w:r>
    </w:p>
    <w:p w14:paraId="361011CA" w14:textId="77777777" w:rsidR="00501F12" w:rsidRPr="00501F12" w:rsidRDefault="00501F12" w:rsidP="00501F12">
      <w:pPr>
        <w:pStyle w:val="EndNoteBibliography"/>
        <w:spacing w:after="0"/>
      </w:pPr>
    </w:p>
    <w:p w14:paraId="5C7066D5" w14:textId="77777777" w:rsidR="00501F12" w:rsidRPr="00501F12" w:rsidRDefault="00501F12" w:rsidP="00501F12">
      <w:pPr>
        <w:pStyle w:val="EndNoteBibliography"/>
      </w:pPr>
      <w:r w:rsidRPr="00501F12">
        <w:t xml:space="preserve">Valadi, H., K. Ekstrom, A. Bossios, M. Sjostrand, J. J. Lee and J. O. Lotvall (2007). "Exosome-mediated transfer of mRNAs and microRNAs is a novel mechanism of genetic exchange between cells." </w:t>
      </w:r>
      <w:r w:rsidRPr="00501F12">
        <w:rPr>
          <w:u w:val="single"/>
        </w:rPr>
        <w:t>Nat Cell Biol</w:t>
      </w:r>
      <w:r w:rsidRPr="00501F12">
        <w:t xml:space="preserve"> </w:t>
      </w:r>
      <w:r w:rsidRPr="00501F12">
        <w:rPr>
          <w:b/>
        </w:rPr>
        <w:t>9</w:t>
      </w:r>
      <w:r w:rsidRPr="00501F12">
        <w:t>(6): 654-659.</w:t>
      </w:r>
    </w:p>
    <w:p w14:paraId="4A610ECA" w14:textId="77777777" w:rsidR="00501F12" w:rsidRPr="00501F12" w:rsidRDefault="00501F12" w:rsidP="00501F12">
      <w:pPr>
        <w:pStyle w:val="EndNoteBibliography"/>
        <w:spacing w:after="0"/>
      </w:pPr>
    </w:p>
    <w:p w14:paraId="224DD202" w14:textId="77777777" w:rsidR="00501F12" w:rsidRPr="00501F12" w:rsidRDefault="00501F12" w:rsidP="00501F12">
      <w:pPr>
        <w:pStyle w:val="EndNoteBibliography"/>
      </w:pPr>
      <w:r w:rsidRPr="00501F12">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501F12">
        <w:rPr>
          <w:u w:val="single"/>
        </w:rPr>
        <w:t>Nat Commun</w:t>
      </w:r>
      <w:r w:rsidRPr="00501F12">
        <w:t xml:space="preserve"> </w:t>
      </w:r>
      <w:r w:rsidRPr="00501F12">
        <w:rPr>
          <w:b/>
        </w:rPr>
        <w:t>4</w:t>
      </w:r>
      <w:r w:rsidRPr="00501F12">
        <w:t>.</w:t>
      </w:r>
    </w:p>
    <w:p w14:paraId="7124B9B4" w14:textId="77777777" w:rsidR="00501F12" w:rsidRPr="00501F12" w:rsidRDefault="00501F12" w:rsidP="00501F12">
      <w:pPr>
        <w:pStyle w:val="EndNoteBibliography"/>
        <w:spacing w:after="0"/>
      </w:pPr>
    </w:p>
    <w:p w14:paraId="5D6E988D" w14:textId="77777777" w:rsidR="00501F12" w:rsidRPr="00501F12" w:rsidRDefault="00501F12" w:rsidP="00501F12">
      <w:pPr>
        <w:pStyle w:val="EndNoteBibliography"/>
      </w:pPr>
      <w:r w:rsidRPr="00501F12">
        <w:t xml:space="preserve">Yoon, Y. J., O. Y. Kim and Y. S. Gho (2014). "Extracellular vesicles as emerging intercellular communicasomes." </w:t>
      </w:r>
      <w:r w:rsidRPr="00501F12">
        <w:rPr>
          <w:u w:val="single"/>
        </w:rPr>
        <w:t>BMB Reports</w:t>
      </w:r>
      <w:r w:rsidRPr="00501F12">
        <w:t xml:space="preserve"> </w:t>
      </w:r>
      <w:r w:rsidRPr="00501F12">
        <w:rPr>
          <w:b/>
        </w:rPr>
        <w:t>47</w:t>
      </w:r>
      <w:r w:rsidRPr="00501F12">
        <w:t>(10): 531-539.</w:t>
      </w:r>
    </w:p>
    <w:p w14:paraId="70822742" w14:textId="77777777" w:rsidR="00501F12" w:rsidRPr="00501F12" w:rsidRDefault="00501F12" w:rsidP="00501F12">
      <w:pPr>
        <w:pStyle w:val="EndNoteBibliography"/>
        <w:spacing w:after="0"/>
      </w:pPr>
    </w:p>
    <w:p w14:paraId="60A8F315" w14:textId="77777777" w:rsidR="00501F12" w:rsidRPr="00501F12" w:rsidRDefault="00501F12" w:rsidP="00501F12">
      <w:pPr>
        <w:pStyle w:val="EndNoteBibliography"/>
      </w:pPr>
      <w:r w:rsidRPr="00501F12">
        <w:t xml:space="preserve">Zhang, J., S. Li, L. Li, M. Li, C. Guo, J. Yao and S. Mi (2015). "Exosome and Exosomal MicroRNA: Trafficking, Sorting, and Function." </w:t>
      </w:r>
      <w:r w:rsidRPr="00501F12">
        <w:rPr>
          <w:u w:val="single"/>
        </w:rPr>
        <w:t>Genomics, Proteomics &amp; Bioinformatics</w:t>
      </w:r>
      <w:r w:rsidRPr="00501F12">
        <w:t xml:space="preserve"> </w:t>
      </w:r>
      <w:r w:rsidRPr="00501F12">
        <w:rPr>
          <w:b/>
        </w:rPr>
        <w:t>13</w:t>
      </w:r>
      <w:r w:rsidRPr="00501F12">
        <w:t>(1): 17-24.</w:t>
      </w:r>
    </w:p>
    <w:p w14:paraId="3DF5AE55" w14:textId="77777777" w:rsidR="00501F12" w:rsidRPr="00501F12" w:rsidRDefault="00501F12" w:rsidP="00501F12">
      <w:pPr>
        <w:pStyle w:val="EndNoteBibliography"/>
        <w:spacing w:after="0"/>
      </w:pPr>
    </w:p>
    <w:p w14:paraId="033974BF" w14:textId="77777777" w:rsidR="00501F12" w:rsidRPr="00501F12" w:rsidRDefault="00501F12" w:rsidP="00501F12">
      <w:pPr>
        <w:pStyle w:val="EndNoteBibliography"/>
      </w:pPr>
      <w:r w:rsidRPr="00501F12">
        <w:t xml:space="preserve">Zhou, W., Miranda Y. Fong, Y. Min, G. Somlo, L. Liu, Melanie R. Palomares, Y. Yu, A. Chow, Sean Timothy F. O’Connor, Andrew R. Chin, Y. Yen, Y. Wang, Eric G. Marcusson, P. Chu, J. Wu, X. Wu, Arthur X. Li, Z. Li, H. Gao, X. Ren, Mark P. Boldin, Pengnian C. Lin and Shizhen E. Wang (2014). "Cancer-Secreted miR-105 Destroys Vascular Endothelial Barriers to Promote Metastasis." </w:t>
      </w:r>
      <w:r w:rsidRPr="00501F12">
        <w:rPr>
          <w:u w:val="single"/>
        </w:rPr>
        <w:t>Cancer Cell</w:t>
      </w:r>
      <w:r w:rsidRPr="00501F12">
        <w:t xml:space="preserve"> </w:t>
      </w:r>
      <w:r w:rsidRPr="00501F12">
        <w:rPr>
          <w:b/>
        </w:rPr>
        <w:t>25</w:t>
      </w:r>
      <w:r w:rsidRPr="00501F12">
        <w:t>(4): 501-515.</w:t>
      </w:r>
    </w:p>
    <w:p w14:paraId="1A7E8991" w14:textId="77777777" w:rsidR="00501F12" w:rsidRPr="00501F12" w:rsidRDefault="00501F12" w:rsidP="00501F12">
      <w:pPr>
        <w:pStyle w:val="EndNoteBibliography"/>
      </w:pPr>
    </w:p>
    <w:p w14:paraId="4BB8BB96" w14:textId="4E407969"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2"/>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546F78" w14:textId="77777777" w:rsidR="006A6533" w:rsidRDefault="006A6533" w:rsidP="00DC4F71">
      <w:pPr>
        <w:spacing w:after="0" w:line="240" w:lineRule="auto"/>
      </w:pPr>
      <w:r>
        <w:separator/>
      </w:r>
    </w:p>
  </w:endnote>
  <w:endnote w:type="continuationSeparator" w:id="0">
    <w:p w14:paraId="1D51AC47" w14:textId="77777777" w:rsidR="006A6533" w:rsidRDefault="006A6533"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1D2AF9" w:rsidRPr="000C3393" w:rsidRDefault="001D2AF9">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E96010">
          <w:rPr>
            <w:rFonts w:ascii="Times New Roman" w:hAnsi="Times New Roman" w:cs="Times New Roman"/>
            <w:noProof/>
          </w:rPr>
          <w:t>21</w:t>
        </w:r>
        <w:r w:rsidRPr="000C3393">
          <w:rPr>
            <w:rFonts w:ascii="Times New Roman" w:hAnsi="Times New Roman" w:cs="Times New Roman"/>
            <w:noProof/>
          </w:rPr>
          <w:fldChar w:fldCharType="end"/>
        </w:r>
      </w:p>
    </w:sdtContent>
  </w:sdt>
  <w:p w14:paraId="5D784C83" w14:textId="77777777" w:rsidR="001D2AF9" w:rsidRDefault="001D2A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CC318F" w14:textId="77777777" w:rsidR="006A6533" w:rsidRDefault="006A6533" w:rsidP="00DC4F71">
      <w:pPr>
        <w:spacing w:after="0" w:line="240" w:lineRule="auto"/>
      </w:pPr>
      <w:r>
        <w:separator/>
      </w:r>
    </w:p>
  </w:footnote>
  <w:footnote w:type="continuationSeparator" w:id="0">
    <w:p w14:paraId="098BC7DD" w14:textId="77777777" w:rsidR="006A6533" w:rsidRDefault="006A6533"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42B3A"/>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7&lt;/item&gt;&lt;item&gt;28&lt;/item&gt;&lt;item&gt;29&lt;/item&gt;&lt;item&gt;30&lt;/item&gt;&lt;item&gt;32&lt;/item&gt;&lt;item&gt;33&lt;/item&gt;&lt;item&gt;34&lt;/item&gt;&lt;item&gt;41&lt;/item&gt;&lt;item&gt;76&lt;/item&gt;&lt;item&gt;110&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4&lt;/item&gt;&lt;item&gt;135&lt;/item&gt;&lt;item&gt;136&lt;/item&gt;&lt;item&gt;137&lt;/item&gt;&lt;item&gt;138&lt;/item&gt;&lt;item&gt;139&lt;/item&gt;&lt;item&gt;140&lt;/item&gt;&lt;item&gt;141&lt;/item&gt;&lt;item&gt;144&lt;/item&gt;&lt;item&gt;145&lt;/item&gt;&lt;item&gt;146&lt;/item&gt;&lt;item&gt;147&lt;/item&gt;&lt;item&gt;148&lt;/item&gt;&lt;item&gt;149&lt;/item&gt;&lt;item&gt;150&lt;/item&gt;&lt;item&gt;151&lt;/item&gt;&lt;/record-ids&gt;&lt;/item&gt;&lt;/Libraries&gt;"/>
  </w:docVars>
  <w:rsids>
    <w:rsidRoot w:val="008070E3"/>
    <w:rsid w:val="00002BB9"/>
    <w:rsid w:val="00010B55"/>
    <w:rsid w:val="00011A07"/>
    <w:rsid w:val="000121DA"/>
    <w:rsid w:val="000173A3"/>
    <w:rsid w:val="0002149D"/>
    <w:rsid w:val="0002622E"/>
    <w:rsid w:val="0002673E"/>
    <w:rsid w:val="000311E0"/>
    <w:rsid w:val="00031795"/>
    <w:rsid w:val="0005482C"/>
    <w:rsid w:val="00056571"/>
    <w:rsid w:val="00060879"/>
    <w:rsid w:val="000675A8"/>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BCA"/>
    <w:rsid w:val="001052C0"/>
    <w:rsid w:val="001172EA"/>
    <w:rsid w:val="00122B71"/>
    <w:rsid w:val="00125306"/>
    <w:rsid w:val="00131F6A"/>
    <w:rsid w:val="00137533"/>
    <w:rsid w:val="00137D0F"/>
    <w:rsid w:val="00171E9A"/>
    <w:rsid w:val="001811D3"/>
    <w:rsid w:val="001827B5"/>
    <w:rsid w:val="0019671A"/>
    <w:rsid w:val="001A26B1"/>
    <w:rsid w:val="001A5732"/>
    <w:rsid w:val="001A5A52"/>
    <w:rsid w:val="001B313F"/>
    <w:rsid w:val="001B4551"/>
    <w:rsid w:val="001B537E"/>
    <w:rsid w:val="001B5889"/>
    <w:rsid w:val="001C20F5"/>
    <w:rsid w:val="001C4BEF"/>
    <w:rsid w:val="001D2AF9"/>
    <w:rsid w:val="001D5CAE"/>
    <w:rsid w:val="001F662C"/>
    <w:rsid w:val="001F6D4E"/>
    <w:rsid w:val="001F7DAE"/>
    <w:rsid w:val="00200E87"/>
    <w:rsid w:val="00204100"/>
    <w:rsid w:val="00205CBF"/>
    <w:rsid w:val="00213892"/>
    <w:rsid w:val="00220369"/>
    <w:rsid w:val="00224A3B"/>
    <w:rsid w:val="002262ED"/>
    <w:rsid w:val="00227787"/>
    <w:rsid w:val="002318A9"/>
    <w:rsid w:val="00233064"/>
    <w:rsid w:val="00237793"/>
    <w:rsid w:val="00252164"/>
    <w:rsid w:val="00253D29"/>
    <w:rsid w:val="00264503"/>
    <w:rsid w:val="00276507"/>
    <w:rsid w:val="00277337"/>
    <w:rsid w:val="00285A77"/>
    <w:rsid w:val="00287D39"/>
    <w:rsid w:val="0029766A"/>
    <w:rsid w:val="002A131E"/>
    <w:rsid w:val="002B09A1"/>
    <w:rsid w:val="002D7259"/>
    <w:rsid w:val="002E3C53"/>
    <w:rsid w:val="002F5000"/>
    <w:rsid w:val="003009D6"/>
    <w:rsid w:val="00304A24"/>
    <w:rsid w:val="00306962"/>
    <w:rsid w:val="00307D2C"/>
    <w:rsid w:val="00312DAE"/>
    <w:rsid w:val="00314E80"/>
    <w:rsid w:val="00320ACC"/>
    <w:rsid w:val="00321603"/>
    <w:rsid w:val="00322B04"/>
    <w:rsid w:val="003248C8"/>
    <w:rsid w:val="003255D6"/>
    <w:rsid w:val="0033006A"/>
    <w:rsid w:val="00333E9F"/>
    <w:rsid w:val="00346213"/>
    <w:rsid w:val="00351ADF"/>
    <w:rsid w:val="00351CE8"/>
    <w:rsid w:val="003529D3"/>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6B8F"/>
    <w:rsid w:val="0044761E"/>
    <w:rsid w:val="00451452"/>
    <w:rsid w:val="004528AB"/>
    <w:rsid w:val="004551D3"/>
    <w:rsid w:val="0045699E"/>
    <w:rsid w:val="00461573"/>
    <w:rsid w:val="004624CC"/>
    <w:rsid w:val="004671B7"/>
    <w:rsid w:val="004739E2"/>
    <w:rsid w:val="004742E2"/>
    <w:rsid w:val="004806F2"/>
    <w:rsid w:val="00490181"/>
    <w:rsid w:val="004A05B7"/>
    <w:rsid w:val="004B25C6"/>
    <w:rsid w:val="004B7CCF"/>
    <w:rsid w:val="004B7E1D"/>
    <w:rsid w:val="004C3FAC"/>
    <w:rsid w:val="004C41A2"/>
    <w:rsid w:val="004D128B"/>
    <w:rsid w:val="004D3D3F"/>
    <w:rsid w:val="004D51EC"/>
    <w:rsid w:val="004D6347"/>
    <w:rsid w:val="004D7B02"/>
    <w:rsid w:val="004F2B98"/>
    <w:rsid w:val="00501F12"/>
    <w:rsid w:val="0051671A"/>
    <w:rsid w:val="00522A22"/>
    <w:rsid w:val="0053023D"/>
    <w:rsid w:val="00535E3B"/>
    <w:rsid w:val="00537CB0"/>
    <w:rsid w:val="00540D51"/>
    <w:rsid w:val="00541B80"/>
    <w:rsid w:val="00542056"/>
    <w:rsid w:val="005435B2"/>
    <w:rsid w:val="005548F9"/>
    <w:rsid w:val="0055521E"/>
    <w:rsid w:val="00557E6B"/>
    <w:rsid w:val="0056018E"/>
    <w:rsid w:val="0056029B"/>
    <w:rsid w:val="005641E4"/>
    <w:rsid w:val="00565C39"/>
    <w:rsid w:val="00572C4E"/>
    <w:rsid w:val="005756A9"/>
    <w:rsid w:val="005806A2"/>
    <w:rsid w:val="005B0F5D"/>
    <w:rsid w:val="005B2C48"/>
    <w:rsid w:val="005C40E9"/>
    <w:rsid w:val="005C48B9"/>
    <w:rsid w:val="005D1080"/>
    <w:rsid w:val="005D486D"/>
    <w:rsid w:val="005E5202"/>
    <w:rsid w:val="005E549C"/>
    <w:rsid w:val="005F5372"/>
    <w:rsid w:val="0060356C"/>
    <w:rsid w:val="0060537C"/>
    <w:rsid w:val="006065F3"/>
    <w:rsid w:val="00606901"/>
    <w:rsid w:val="00617984"/>
    <w:rsid w:val="006259AF"/>
    <w:rsid w:val="00635BB2"/>
    <w:rsid w:val="006407B5"/>
    <w:rsid w:val="006422A2"/>
    <w:rsid w:val="0064388C"/>
    <w:rsid w:val="00644803"/>
    <w:rsid w:val="006522F2"/>
    <w:rsid w:val="00656C55"/>
    <w:rsid w:val="00670805"/>
    <w:rsid w:val="00677877"/>
    <w:rsid w:val="00684DE0"/>
    <w:rsid w:val="00691856"/>
    <w:rsid w:val="00694443"/>
    <w:rsid w:val="0069789F"/>
    <w:rsid w:val="006A1558"/>
    <w:rsid w:val="006A5B8C"/>
    <w:rsid w:val="006A6533"/>
    <w:rsid w:val="006A7020"/>
    <w:rsid w:val="006B7F5B"/>
    <w:rsid w:val="006C56F2"/>
    <w:rsid w:val="006D0437"/>
    <w:rsid w:val="006E1E22"/>
    <w:rsid w:val="006E350B"/>
    <w:rsid w:val="006E3ADC"/>
    <w:rsid w:val="006F0613"/>
    <w:rsid w:val="006F0F2B"/>
    <w:rsid w:val="006F1312"/>
    <w:rsid w:val="006F4D0F"/>
    <w:rsid w:val="00703F1E"/>
    <w:rsid w:val="00706B99"/>
    <w:rsid w:val="00714AEF"/>
    <w:rsid w:val="00714D3D"/>
    <w:rsid w:val="00716E81"/>
    <w:rsid w:val="007171CB"/>
    <w:rsid w:val="007221BD"/>
    <w:rsid w:val="007354B9"/>
    <w:rsid w:val="007462B0"/>
    <w:rsid w:val="0074634A"/>
    <w:rsid w:val="00755718"/>
    <w:rsid w:val="00756E7E"/>
    <w:rsid w:val="00760CD8"/>
    <w:rsid w:val="007616F8"/>
    <w:rsid w:val="00763BB9"/>
    <w:rsid w:val="0077000B"/>
    <w:rsid w:val="00770E8B"/>
    <w:rsid w:val="00783163"/>
    <w:rsid w:val="00783692"/>
    <w:rsid w:val="00792B42"/>
    <w:rsid w:val="00793E61"/>
    <w:rsid w:val="0079678A"/>
    <w:rsid w:val="007A2937"/>
    <w:rsid w:val="007A6B06"/>
    <w:rsid w:val="007B3C94"/>
    <w:rsid w:val="007B3FE7"/>
    <w:rsid w:val="007C3740"/>
    <w:rsid w:val="007C42DC"/>
    <w:rsid w:val="007D33CF"/>
    <w:rsid w:val="007D47A5"/>
    <w:rsid w:val="007E3E88"/>
    <w:rsid w:val="00801FAD"/>
    <w:rsid w:val="008070E3"/>
    <w:rsid w:val="00810ABF"/>
    <w:rsid w:val="00822721"/>
    <w:rsid w:val="008239A1"/>
    <w:rsid w:val="00830790"/>
    <w:rsid w:val="0085172D"/>
    <w:rsid w:val="00853F36"/>
    <w:rsid w:val="00860436"/>
    <w:rsid w:val="00863059"/>
    <w:rsid w:val="0086321D"/>
    <w:rsid w:val="00873DDC"/>
    <w:rsid w:val="00885479"/>
    <w:rsid w:val="008947F8"/>
    <w:rsid w:val="008A2CC3"/>
    <w:rsid w:val="008A3D86"/>
    <w:rsid w:val="008B02A4"/>
    <w:rsid w:val="008B60A8"/>
    <w:rsid w:val="008B6EFA"/>
    <w:rsid w:val="008C3247"/>
    <w:rsid w:val="008C53F6"/>
    <w:rsid w:val="008C56FF"/>
    <w:rsid w:val="008C589B"/>
    <w:rsid w:val="008D293A"/>
    <w:rsid w:val="008E4ACF"/>
    <w:rsid w:val="008E6C4F"/>
    <w:rsid w:val="008F2ECE"/>
    <w:rsid w:val="00901654"/>
    <w:rsid w:val="00911E41"/>
    <w:rsid w:val="00913E7F"/>
    <w:rsid w:val="0091783B"/>
    <w:rsid w:val="00952F20"/>
    <w:rsid w:val="009646DD"/>
    <w:rsid w:val="009656F4"/>
    <w:rsid w:val="00966C5A"/>
    <w:rsid w:val="009856D1"/>
    <w:rsid w:val="00986484"/>
    <w:rsid w:val="00990069"/>
    <w:rsid w:val="009971A9"/>
    <w:rsid w:val="009B0041"/>
    <w:rsid w:val="009B53D7"/>
    <w:rsid w:val="009B7E6A"/>
    <w:rsid w:val="009C0181"/>
    <w:rsid w:val="009C0D0D"/>
    <w:rsid w:val="009E53AB"/>
    <w:rsid w:val="009F2855"/>
    <w:rsid w:val="009F6EEA"/>
    <w:rsid w:val="00A00E40"/>
    <w:rsid w:val="00A11393"/>
    <w:rsid w:val="00A3232A"/>
    <w:rsid w:val="00A36799"/>
    <w:rsid w:val="00A46D44"/>
    <w:rsid w:val="00A53EE3"/>
    <w:rsid w:val="00A62DD6"/>
    <w:rsid w:val="00A65D75"/>
    <w:rsid w:val="00A65F25"/>
    <w:rsid w:val="00A770FA"/>
    <w:rsid w:val="00A83D67"/>
    <w:rsid w:val="00A9593D"/>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13DD6"/>
    <w:rsid w:val="00B31195"/>
    <w:rsid w:val="00B35C42"/>
    <w:rsid w:val="00B47BBC"/>
    <w:rsid w:val="00B53530"/>
    <w:rsid w:val="00B560FE"/>
    <w:rsid w:val="00B713A7"/>
    <w:rsid w:val="00B76576"/>
    <w:rsid w:val="00BA049E"/>
    <w:rsid w:val="00BA26AD"/>
    <w:rsid w:val="00BA53A0"/>
    <w:rsid w:val="00BB0D8F"/>
    <w:rsid w:val="00BB1A7E"/>
    <w:rsid w:val="00BB5B35"/>
    <w:rsid w:val="00BB78F6"/>
    <w:rsid w:val="00BB7E87"/>
    <w:rsid w:val="00BD1D4F"/>
    <w:rsid w:val="00BD6F94"/>
    <w:rsid w:val="00C07191"/>
    <w:rsid w:val="00C14909"/>
    <w:rsid w:val="00C1609C"/>
    <w:rsid w:val="00C24FE6"/>
    <w:rsid w:val="00C36410"/>
    <w:rsid w:val="00C41956"/>
    <w:rsid w:val="00C45304"/>
    <w:rsid w:val="00C47ADC"/>
    <w:rsid w:val="00C660DF"/>
    <w:rsid w:val="00C72751"/>
    <w:rsid w:val="00C773CC"/>
    <w:rsid w:val="00C776A0"/>
    <w:rsid w:val="00C85857"/>
    <w:rsid w:val="00C96BDF"/>
    <w:rsid w:val="00CA38C4"/>
    <w:rsid w:val="00CA56D7"/>
    <w:rsid w:val="00CB29BD"/>
    <w:rsid w:val="00CC2DFB"/>
    <w:rsid w:val="00CC4427"/>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45EEB"/>
    <w:rsid w:val="00D5542C"/>
    <w:rsid w:val="00D64D4B"/>
    <w:rsid w:val="00D71E68"/>
    <w:rsid w:val="00D85365"/>
    <w:rsid w:val="00DA0DF2"/>
    <w:rsid w:val="00DB10C8"/>
    <w:rsid w:val="00DC0D71"/>
    <w:rsid w:val="00DC4F71"/>
    <w:rsid w:val="00DC522E"/>
    <w:rsid w:val="00DC7784"/>
    <w:rsid w:val="00DD4399"/>
    <w:rsid w:val="00DD68AE"/>
    <w:rsid w:val="00DE4437"/>
    <w:rsid w:val="00DE4C2F"/>
    <w:rsid w:val="00E23807"/>
    <w:rsid w:val="00E24CDE"/>
    <w:rsid w:val="00E3056B"/>
    <w:rsid w:val="00E311B0"/>
    <w:rsid w:val="00E32E5F"/>
    <w:rsid w:val="00E34D87"/>
    <w:rsid w:val="00E35707"/>
    <w:rsid w:val="00E37607"/>
    <w:rsid w:val="00E56D2D"/>
    <w:rsid w:val="00E618F1"/>
    <w:rsid w:val="00E63F22"/>
    <w:rsid w:val="00E675AA"/>
    <w:rsid w:val="00E67D66"/>
    <w:rsid w:val="00E7621D"/>
    <w:rsid w:val="00E76703"/>
    <w:rsid w:val="00E927FA"/>
    <w:rsid w:val="00E94C0B"/>
    <w:rsid w:val="00E96010"/>
    <w:rsid w:val="00EA3821"/>
    <w:rsid w:val="00EB0CCD"/>
    <w:rsid w:val="00EB3514"/>
    <w:rsid w:val="00EC7625"/>
    <w:rsid w:val="00EC7868"/>
    <w:rsid w:val="00EF4D2E"/>
    <w:rsid w:val="00EF79D0"/>
    <w:rsid w:val="00F02B59"/>
    <w:rsid w:val="00F0331D"/>
    <w:rsid w:val="00F049F1"/>
    <w:rsid w:val="00F216BD"/>
    <w:rsid w:val="00F30F41"/>
    <w:rsid w:val="00F35AF3"/>
    <w:rsid w:val="00F35E34"/>
    <w:rsid w:val="00F36325"/>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D6241"/>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EC7625"/>
    <w:pPr>
      <w:tabs>
        <w:tab w:val="right" w:leader="dot" w:pos="9174"/>
      </w:tabs>
      <w:spacing w:after="100" w:line="276" w:lineRule="auto"/>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61573"/>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91358964">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50472289">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7DEA7-D0B0-4880-90C9-14FE6CD60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23</Pages>
  <Words>11165</Words>
  <Characters>63647</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74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Harley Robinson </cp:lastModifiedBy>
  <cp:revision>11</cp:revision>
  <cp:lastPrinted>2016-03-15T23:02:00Z</cp:lastPrinted>
  <dcterms:created xsi:type="dcterms:W3CDTF">2016-03-15T08:15:00Z</dcterms:created>
  <dcterms:modified xsi:type="dcterms:W3CDTF">2016-03-16T10:19:00Z</dcterms:modified>
</cp:coreProperties>
</file>